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81FAF" w:rsidRDefault="00F77638" w:rsidP="00E45A01">
      <w:pPr>
        <w:rPr>
          <w:b/>
          <w:sz w:val="32"/>
          <w:szCs w:val="32"/>
        </w:rPr>
      </w:pPr>
      <w:r w:rsidRPr="000A76BA">
        <w:rPr>
          <w:b/>
          <w:sz w:val="32"/>
          <w:szCs w:val="32"/>
        </w:rPr>
        <w:t xml:space="preserve">Causal discovery </w:t>
      </w:r>
      <w:r w:rsidR="007D6858">
        <w:rPr>
          <w:b/>
          <w:sz w:val="32"/>
          <w:szCs w:val="32"/>
        </w:rPr>
        <w:t>i</w:t>
      </w:r>
      <w:r w:rsidR="003B6C91">
        <w:rPr>
          <w:b/>
          <w:sz w:val="32"/>
          <w:szCs w:val="32"/>
        </w:rPr>
        <w:t xml:space="preserve">n </w:t>
      </w:r>
      <w:r w:rsidR="007D6858">
        <w:rPr>
          <w:b/>
          <w:sz w:val="32"/>
          <w:szCs w:val="32"/>
        </w:rPr>
        <w:t xml:space="preserve">an </w:t>
      </w:r>
      <w:r w:rsidR="003B6C91">
        <w:rPr>
          <w:b/>
          <w:sz w:val="32"/>
          <w:szCs w:val="32"/>
        </w:rPr>
        <w:t>adult</w:t>
      </w:r>
      <w:r w:rsidRPr="000A76BA">
        <w:rPr>
          <w:b/>
          <w:sz w:val="32"/>
          <w:szCs w:val="32"/>
        </w:rPr>
        <w:t xml:space="preserve"> ADHD data set</w:t>
      </w:r>
      <w:r w:rsidR="007D6858">
        <w:rPr>
          <w:b/>
          <w:sz w:val="32"/>
          <w:szCs w:val="32"/>
        </w:rPr>
        <w:t xml:space="preserve"> </w:t>
      </w:r>
      <w:r w:rsidR="00371021">
        <w:rPr>
          <w:b/>
          <w:sz w:val="32"/>
          <w:szCs w:val="32"/>
        </w:rPr>
        <w:t xml:space="preserve">suggests indirect link between </w:t>
      </w:r>
      <w:r w:rsidR="00371021" w:rsidRPr="004847EA">
        <w:rPr>
          <w:b/>
          <w:i/>
          <w:sz w:val="32"/>
          <w:szCs w:val="32"/>
        </w:rPr>
        <w:t>DAT1</w:t>
      </w:r>
      <w:r w:rsidR="00371021">
        <w:rPr>
          <w:b/>
          <w:sz w:val="32"/>
          <w:szCs w:val="32"/>
        </w:rPr>
        <w:t xml:space="preserve"> genetic variants and striatal brain activation during reward processing</w:t>
      </w:r>
    </w:p>
    <w:p w:rsidR="0009094A" w:rsidRPr="004F0095" w:rsidRDefault="0009094A" w:rsidP="00E45A01">
      <w:pPr>
        <w:spacing w:after="0"/>
        <w:rPr>
          <w:rFonts w:eastAsia="Times New Roman" w:cs="Arial"/>
          <w:sz w:val="20"/>
          <w:szCs w:val="20"/>
          <w:lang w:eastAsia="nl-NL"/>
        </w:rPr>
      </w:pPr>
    </w:p>
    <w:p w:rsidR="0009094A" w:rsidRDefault="0009094A" w:rsidP="00E45A01">
      <w:r w:rsidRPr="0009094A">
        <w:t>Elena Sokolova</w:t>
      </w:r>
      <w:r w:rsidR="00371021">
        <w:rPr>
          <w:vertAlign w:val="superscript"/>
        </w:rPr>
        <w:t>1</w:t>
      </w:r>
      <w:r w:rsidRPr="0009094A">
        <w:t xml:space="preserve">, </w:t>
      </w:r>
      <w:r w:rsidRPr="00D543D8">
        <w:t>Martin</w:t>
      </w:r>
      <w:r w:rsidR="00371021" w:rsidRPr="00D543D8">
        <w:t>e</w:t>
      </w:r>
      <w:r w:rsidRPr="00D543D8">
        <w:t xml:space="preserve"> Hoogman</w:t>
      </w:r>
      <w:r w:rsidR="00371021" w:rsidRPr="00D543D8">
        <w:rPr>
          <w:vertAlign w:val="superscript"/>
        </w:rPr>
        <w:t>2</w:t>
      </w:r>
      <w:proofErr w:type="gramStart"/>
      <w:r w:rsidR="00371021" w:rsidRPr="00D543D8">
        <w:rPr>
          <w:vertAlign w:val="superscript"/>
        </w:rPr>
        <w:t>,3</w:t>
      </w:r>
      <w:proofErr w:type="gramEnd"/>
      <w:r w:rsidRPr="00D543D8">
        <w:t>,</w:t>
      </w:r>
      <w:r w:rsidR="00E53982" w:rsidRPr="00D543D8">
        <w:t xml:space="preserve"> Perry Groot</w:t>
      </w:r>
      <w:r w:rsidR="00D26A19" w:rsidRPr="00D543D8">
        <w:rPr>
          <w:vertAlign w:val="superscript"/>
        </w:rPr>
        <w:t>1</w:t>
      </w:r>
      <w:r w:rsidR="00E53982" w:rsidRPr="00D543D8">
        <w:t>, Tom Claassen</w:t>
      </w:r>
      <w:r w:rsidR="00D26A19" w:rsidRPr="00D543D8">
        <w:rPr>
          <w:vertAlign w:val="superscript"/>
        </w:rPr>
        <w:t>1</w:t>
      </w:r>
      <w:r w:rsidR="00E53982">
        <w:t xml:space="preserve">, </w:t>
      </w:r>
      <w:r w:rsidR="0056091A">
        <w:t>Alejandro Arias Vasquez</w:t>
      </w:r>
      <w:r w:rsidR="0056091A">
        <w:rPr>
          <w:vertAlign w:val="superscript"/>
        </w:rPr>
        <w:t>2,3,4,5</w:t>
      </w:r>
      <w:r w:rsidR="0056091A">
        <w:t>,</w:t>
      </w:r>
      <w:r w:rsidRPr="0009094A">
        <w:t xml:space="preserve"> </w:t>
      </w:r>
      <w:r w:rsidR="00371021">
        <w:t>Jan K. Buitelaar</w:t>
      </w:r>
      <w:r w:rsidR="00371021">
        <w:rPr>
          <w:vertAlign w:val="superscript"/>
        </w:rPr>
        <w:t>3,4</w:t>
      </w:r>
      <w:r w:rsidR="00371021">
        <w:t xml:space="preserve">, </w:t>
      </w:r>
      <w:r w:rsidRPr="0009094A">
        <w:t>Barbara Franke</w:t>
      </w:r>
      <w:r w:rsidR="00371021">
        <w:rPr>
          <w:vertAlign w:val="superscript"/>
        </w:rPr>
        <w:t>2,3,5</w:t>
      </w:r>
      <w:r w:rsidRPr="0009094A">
        <w:t>, Tom Heskes</w:t>
      </w:r>
      <w:r w:rsidR="00D26A19">
        <w:rPr>
          <w:vertAlign w:val="superscript"/>
        </w:rPr>
        <w:t>1</w:t>
      </w:r>
      <w:r w:rsidRPr="0009094A">
        <w:t>.</w:t>
      </w:r>
    </w:p>
    <w:p w:rsidR="00371021" w:rsidRPr="005F3B5F" w:rsidRDefault="00371021" w:rsidP="00E45A01">
      <w:r>
        <w:rPr>
          <w:vertAlign w:val="superscript"/>
        </w:rPr>
        <w:t>1</w:t>
      </w:r>
      <w:r w:rsidR="005F3B5F" w:rsidRPr="005F3B5F">
        <w:t xml:space="preserve"> Faculty of Science</w:t>
      </w:r>
      <w:r w:rsidR="005F3B5F">
        <w:t xml:space="preserve">, </w:t>
      </w:r>
      <w:r w:rsidR="005F3B5F" w:rsidRPr="005F3B5F">
        <w:t>Radboud University</w:t>
      </w:r>
      <w:r w:rsidR="005F3B5F">
        <w:t xml:space="preserve">, Nijmegen, </w:t>
      </w:r>
      <w:proofErr w:type="gramStart"/>
      <w:r w:rsidR="005F3B5F">
        <w:t>The</w:t>
      </w:r>
      <w:proofErr w:type="gramEnd"/>
      <w:r w:rsidR="005F3B5F">
        <w:t xml:space="preserve"> Netherlands</w:t>
      </w:r>
    </w:p>
    <w:p w:rsidR="00371021" w:rsidRDefault="00371021" w:rsidP="00E45A01">
      <w:r w:rsidRPr="004847EA">
        <w:rPr>
          <w:vertAlign w:val="superscript"/>
        </w:rPr>
        <w:t>2</w:t>
      </w:r>
      <w:r>
        <w:t>Departm</w:t>
      </w:r>
      <w:r w:rsidR="002D4A4F">
        <w:t>ent of Human Genetics, Radboud U</w:t>
      </w:r>
      <w:r>
        <w:t xml:space="preserve">niversity </w:t>
      </w:r>
      <w:r w:rsidR="002D4A4F">
        <w:t>M</w:t>
      </w:r>
      <w:r>
        <w:t xml:space="preserve">edical </w:t>
      </w:r>
      <w:r w:rsidR="002D4A4F">
        <w:t>C</w:t>
      </w:r>
      <w:r>
        <w:t xml:space="preserve">enter, Nijmegen, </w:t>
      </w:r>
      <w:proofErr w:type="gramStart"/>
      <w:r>
        <w:t>The</w:t>
      </w:r>
      <w:proofErr w:type="gramEnd"/>
      <w:r>
        <w:t xml:space="preserve"> Netherlands</w:t>
      </w:r>
    </w:p>
    <w:p w:rsidR="00371021" w:rsidRDefault="00371021" w:rsidP="00E45A01">
      <w:r>
        <w:rPr>
          <w:vertAlign w:val="superscript"/>
        </w:rPr>
        <w:t>3</w:t>
      </w:r>
      <w:r>
        <w:t xml:space="preserve">Donders Institute for Brain, Cognition and Behaviour, Radboud University, Nijmegen, </w:t>
      </w:r>
      <w:proofErr w:type="gramStart"/>
      <w:r>
        <w:t>The</w:t>
      </w:r>
      <w:proofErr w:type="gramEnd"/>
      <w:r>
        <w:t xml:space="preserve"> Netherlands</w:t>
      </w:r>
    </w:p>
    <w:p w:rsidR="00371021" w:rsidRDefault="00371021" w:rsidP="00E45A01">
      <w:r>
        <w:rPr>
          <w:vertAlign w:val="superscript"/>
        </w:rPr>
        <w:t>4</w:t>
      </w:r>
      <w:r>
        <w:t xml:space="preserve">Department of </w:t>
      </w:r>
      <w:r w:rsidR="00DB40AC">
        <w:t>Cognitive Neuroscience</w:t>
      </w:r>
      <w:r>
        <w:t>, Radboud university medical center, Nijmegen, The Netherlands</w:t>
      </w:r>
    </w:p>
    <w:p w:rsidR="00DB40AC" w:rsidRPr="006D491B" w:rsidRDefault="00DB40AC" w:rsidP="00DB40AC">
      <w:r>
        <w:rPr>
          <w:vertAlign w:val="superscript"/>
        </w:rPr>
        <w:t>5</w:t>
      </w:r>
      <w:r>
        <w:t>Department of Psychiatry, Radboud university medical center, Nijmegen, The Netherlands</w:t>
      </w:r>
    </w:p>
    <w:p w:rsidR="00DB40AC" w:rsidRPr="006D491B" w:rsidRDefault="00DB40AC" w:rsidP="00E45A01"/>
    <w:p w:rsidR="007547AA" w:rsidRDefault="007547AA" w:rsidP="007547AA">
      <w:pPr>
        <w:spacing w:after="0"/>
        <w:rPr>
          <w:b/>
        </w:rPr>
      </w:pPr>
      <w:r w:rsidRPr="007547AA">
        <w:rPr>
          <w:b/>
        </w:rPr>
        <w:t xml:space="preserve">Corresponding Author </w:t>
      </w:r>
    </w:p>
    <w:p w:rsidR="007547AA" w:rsidRPr="007547AA" w:rsidRDefault="007547AA" w:rsidP="007547AA">
      <w:pPr>
        <w:spacing w:after="0"/>
        <w:rPr>
          <w:b/>
        </w:rPr>
      </w:pPr>
    </w:p>
    <w:p w:rsidR="007547AA" w:rsidRPr="007547AA" w:rsidRDefault="007547AA" w:rsidP="007547AA">
      <w:pPr>
        <w:spacing w:after="0"/>
      </w:pPr>
      <w:r w:rsidRPr="007547AA">
        <w:t>Elena Sokolova, MS</w:t>
      </w:r>
      <w:r w:rsidR="00CE0D26">
        <w:t>c</w:t>
      </w:r>
      <w:r w:rsidRPr="007547AA">
        <w:t xml:space="preserve">, Institute for Computing and Information Sciences, Radboud University, </w:t>
      </w:r>
      <w:proofErr w:type="spellStart"/>
      <w:r w:rsidRPr="007547AA">
        <w:t>Postbus</w:t>
      </w:r>
      <w:proofErr w:type="spellEnd"/>
      <w:r w:rsidRPr="007547AA">
        <w:t xml:space="preserve"> 9010, 6500 GL Nijmegen, The Netherlands (</w:t>
      </w:r>
      <w:hyperlink r:id="rId9" w:history="1">
        <w:r w:rsidRPr="007547AA">
          <w:t>e.sokolova@cs.ru.nl</w:t>
        </w:r>
      </w:hyperlink>
      <w:r w:rsidRPr="007547AA">
        <w:t>), phone  31(0)243652727</w:t>
      </w:r>
    </w:p>
    <w:p w:rsidR="008E2D31" w:rsidRPr="007547AA" w:rsidRDefault="008E2D31" w:rsidP="007547AA">
      <w:pPr>
        <w:spacing w:after="0"/>
        <w:rPr>
          <w:b/>
        </w:rPr>
      </w:pPr>
    </w:p>
    <w:p w:rsidR="008E2D31" w:rsidRPr="007547AA" w:rsidRDefault="007547AA" w:rsidP="007547AA">
      <w:pPr>
        <w:spacing w:after="0"/>
        <w:rPr>
          <w:b/>
        </w:rPr>
      </w:pPr>
      <w:r w:rsidRPr="007547AA">
        <w:rPr>
          <w:b/>
        </w:rPr>
        <w:t> Running head title</w:t>
      </w:r>
    </w:p>
    <w:p w:rsidR="008E2D31" w:rsidRDefault="007547AA" w:rsidP="00E45A01">
      <w:r>
        <w:t>Causal discovery in an adult ADHD data</w:t>
      </w:r>
    </w:p>
    <w:p w:rsidR="006B7C91" w:rsidRDefault="006B7C91">
      <w:r>
        <w:br w:type="page"/>
      </w:r>
    </w:p>
    <w:p w:rsidR="007D6858" w:rsidRPr="004847EA" w:rsidRDefault="007D6858" w:rsidP="0027506B">
      <w:pPr>
        <w:spacing w:after="0" w:line="480" w:lineRule="auto"/>
        <w:rPr>
          <w:b/>
        </w:rPr>
      </w:pPr>
      <w:r w:rsidRPr="004847EA">
        <w:rPr>
          <w:b/>
        </w:rPr>
        <w:lastRenderedPageBreak/>
        <w:t>Abstract</w:t>
      </w:r>
    </w:p>
    <w:p w:rsidR="0009094A" w:rsidRPr="0009094A" w:rsidRDefault="0009094A" w:rsidP="0027506B">
      <w:pPr>
        <w:spacing w:after="0" w:line="480" w:lineRule="auto"/>
      </w:pPr>
      <w:r w:rsidRPr="0009094A">
        <w:t>Attention</w:t>
      </w:r>
      <w:r w:rsidR="007D6858">
        <w:t>-</w:t>
      </w:r>
      <w:r w:rsidRPr="0009094A">
        <w:t>deficit</w:t>
      </w:r>
      <w:r w:rsidR="007D6858">
        <w:t>/</w:t>
      </w:r>
      <w:r w:rsidRPr="0009094A">
        <w:t xml:space="preserve">hyperactivity disorder (ADHD) is a </w:t>
      </w:r>
      <w:r w:rsidR="00CE0D26">
        <w:t xml:space="preserve">common </w:t>
      </w:r>
      <w:r w:rsidRPr="0009094A">
        <w:t xml:space="preserve">and highly heritable disorder affecting both children and adults. One of the candidate genes for ADHD is </w:t>
      </w:r>
      <w:r w:rsidRPr="004847EA">
        <w:rPr>
          <w:i/>
        </w:rPr>
        <w:t>DAT1</w:t>
      </w:r>
      <w:r w:rsidRPr="0009094A">
        <w:t xml:space="preserve">, encoding the dopamine transporter. In an attempt to clarify its mode of action, we </w:t>
      </w:r>
      <w:r w:rsidR="00CE0D26">
        <w:t xml:space="preserve">assessed </w:t>
      </w:r>
      <w:r w:rsidRPr="0009094A">
        <w:t xml:space="preserve">brain activity during </w:t>
      </w:r>
      <w:r w:rsidR="003277F9">
        <w:t>the reward anticipation phase of the</w:t>
      </w:r>
      <w:r w:rsidRPr="0009094A">
        <w:t xml:space="preserve"> Monetary Incentive Delay </w:t>
      </w:r>
      <w:r w:rsidR="003277F9">
        <w:t xml:space="preserve">(MID) </w:t>
      </w:r>
      <w:r w:rsidRPr="0009094A">
        <w:t>task</w:t>
      </w:r>
      <w:r w:rsidR="00CE0D26">
        <w:t xml:space="preserve"> in a functional MRI paradigm</w:t>
      </w:r>
      <w:r w:rsidR="00CE0D26" w:rsidRPr="00CE0D26">
        <w:t xml:space="preserve"> </w:t>
      </w:r>
      <w:r w:rsidR="00CE0D26">
        <w:t xml:space="preserve">in </w:t>
      </w:r>
      <w:r w:rsidR="00CE0D26" w:rsidRPr="0009094A">
        <w:t xml:space="preserve">87 </w:t>
      </w:r>
      <w:r w:rsidR="007702DA">
        <w:t xml:space="preserve">adult </w:t>
      </w:r>
      <w:r w:rsidR="00CE0D26">
        <w:t xml:space="preserve">participants with ADHD </w:t>
      </w:r>
      <w:r w:rsidR="00CE0D26" w:rsidRPr="0009094A">
        <w:t xml:space="preserve">and 77 </w:t>
      </w:r>
      <w:r w:rsidR="00CE0D26" w:rsidRPr="00FB2A2A">
        <w:t>controls (</w:t>
      </w:r>
      <w:r w:rsidR="007702DA">
        <w:t xml:space="preserve">average </w:t>
      </w:r>
      <w:r w:rsidR="00CE0D26" w:rsidRPr="00FB2A2A">
        <w:t xml:space="preserve">age </w:t>
      </w:r>
      <w:r w:rsidR="00FB2A2A" w:rsidRPr="00FB2A2A">
        <w:t>36.5</w:t>
      </w:r>
      <w:r w:rsidR="007702DA">
        <w:t xml:space="preserve"> years</w:t>
      </w:r>
      <w:r w:rsidR="00CE0D26" w:rsidRPr="00FB2A2A">
        <w:t>)</w:t>
      </w:r>
      <w:r w:rsidR="0056091A" w:rsidRPr="00FB2A2A">
        <w:t>. Th</w:t>
      </w:r>
      <w:r w:rsidR="00CE0D26" w:rsidRPr="00FB2A2A">
        <w:t>e</w:t>
      </w:r>
      <w:r w:rsidR="00CE0D26">
        <w:t xml:space="preserve"> MID</w:t>
      </w:r>
      <w:r w:rsidR="0056091A">
        <w:t xml:space="preserve"> task</w:t>
      </w:r>
      <w:r w:rsidRPr="0009094A">
        <w:t xml:space="preserve"> activate</w:t>
      </w:r>
      <w:r w:rsidR="0056091A">
        <w:t>s</w:t>
      </w:r>
      <w:r w:rsidRPr="0009094A">
        <w:t xml:space="preserve"> the ventral striatum, where </w:t>
      </w:r>
      <w:r w:rsidRPr="006C6E19">
        <w:rPr>
          <w:i/>
        </w:rPr>
        <w:t>DAT1</w:t>
      </w:r>
      <w:r w:rsidRPr="0009094A">
        <w:t xml:space="preserve"> is most highly expressed. </w:t>
      </w:r>
      <w:r w:rsidR="00CE0D26">
        <w:t xml:space="preserve">A previous analysis based on </w:t>
      </w:r>
      <w:r w:rsidRPr="0009094A">
        <w:t>standard statistical techniques</w:t>
      </w:r>
      <w:r w:rsidR="00CE0D26">
        <w:t xml:space="preserve"> </w:t>
      </w:r>
      <w:r w:rsidRPr="0009094A">
        <w:t xml:space="preserve">did not show any significant dependencies between </w:t>
      </w:r>
      <w:r w:rsidR="007D6858">
        <w:t xml:space="preserve">a variant in </w:t>
      </w:r>
      <w:r w:rsidRPr="0009094A">
        <w:t xml:space="preserve">the </w:t>
      </w:r>
      <w:r w:rsidRPr="004847EA">
        <w:rPr>
          <w:i/>
        </w:rPr>
        <w:t>DAT1</w:t>
      </w:r>
      <w:r w:rsidRPr="0009094A">
        <w:t xml:space="preserve"> gene and brain activation</w:t>
      </w:r>
      <w:r w:rsidR="00FB2A2A">
        <w:t xml:space="preserve"> </w:t>
      </w:r>
      <w:r w:rsidR="00FB2A2A">
        <w:fldChar w:fldCharType="begin">
          <w:fldData xml:space="preserve">PEVuZE5vdGU+PENpdGU+PEF1dGhvcj5Ib29nbWFuPC9BdXRob3I+PFllYXI+MjAxMzwvWWVhcj48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</w:fldData>
        </w:fldChar>
      </w:r>
      <w:r w:rsidR="00FB2A2A">
        <w:instrText xml:space="preserve"> ADDIN EN.CITE </w:instrText>
      </w:r>
      <w:r w:rsidR="00FB2A2A">
        <w:fldChar w:fldCharType="begin">
          <w:fldData xml:space="preserve">PEVuZE5vdGU+PENpdGU+PEF1dGhvcj5Ib29nbWFuPC9BdXRob3I+PFllYXI+MjAxMzwvWWVhcj48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</w:fldData>
        </w:fldChar>
      </w:r>
      <w:r w:rsidR="00FB2A2A">
        <w:instrText xml:space="preserve"> ADDIN EN.CITE.DATA </w:instrText>
      </w:r>
      <w:r w:rsidR="00FB2A2A">
        <w:fldChar w:fldCharType="end"/>
      </w:r>
      <w:r w:rsidR="00FB2A2A">
        <w:fldChar w:fldCharType="separate"/>
      </w:r>
      <w:r w:rsidR="00FB2A2A">
        <w:rPr>
          <w:noProof/>
        </w:rPr>
        <w:t>(Hoogman et al., 2013)</w:t>
      </w:r>
      <w:r w:rsidR="00FB2A2A">
        <w:fldChar w:fldCharType="end"/>
      </w:r>
      <w:r w:rsidRPr="0009094A">
        <w:t xml:space="preserve">. </w:t>
      </w:r>
    </w:p>
    <w:p w:rsidR="007702DA" w:rsidRDefault="00CE0D26" w:rsidP="0027506B">
      <w:pPr>
        <w:spacing w:after="0" w:line="480" w:lineRule="auto"/>
      </w:pPr>
      <w:r>
        <w:t>Here, w</w:t>
      </w:r>
      <w:r w:rsidR="0009094A" w:rsidRPr="002A6A1D">
        <w:t xml:space="preserve">e </w:t>
      </w:r>
      <w:r w:rsidR="003277F9">
        <w:t>used</w:t>
      </w:r>
      <w:r w:rsidR="003277F9" w:rsidRPr="002A6A1D">
        <w:t xml:space="preserve"> </w:t>
      </w:r>
      <w:r w:rsidR="0009094A" w:rsidRPr="002A6A1D">
        <w:t xml:space="preserve">an alternative method for analyzing the data, </w:t>
      </w:r>
      <w:r>
        <w:t xml:space="preserve">i.e. </w:t>
      </w:r>
      <w:r w:rsidR="0009094A" w:rsidRPr="002A6A1D">
        <w:t xml:space="preserve">causal modeling. </w:t>
      </w:r>
      <w:r w:rsidR="0056091A" w:rsidRPr="002A6A1D">
        <w:t>Th</w:t>
      </w:r>
      <w:r w:rsidR="0056091A">
        <w:t>e</w:t>
      </w:r>
      <w:r w:rsidR="0056091A" w:rsidRPr="002A6A1D">
        <w:t xml:space="preserve"> </w:t>
      </w:r>
      <w:r w:rsidR="0009094A" w:rsidRPr="002A6A1D">
        <w:t>Bayesian Constraint-based Causal Discovery (BCCD) algorithm</w:t>
      </w:r>
      <w:r w:rsidR="00DB4371">
        <w:t xml:space="preserve"> </w:t>
      </w:r>
      <w:r w:rsidR="00BC7D3B">
        <w:fldChar w:fldCharType="begin"/>
      </w:r>
      <w:r w:rsidR="00CD029A">
        <w:instrText xml:space="preserve"> ADDIN EN.CITE &lt;EndNote&gt;&lt;Cite&gt;&lt;Author&gt;Claassen&lt;/Author&gt;&lt;Year&gt;2012&lt;/Year&gt;&lt;RecNum&gt;5&lt;/RecNum&gt;&lt;DisplayText&gt;(Claassen and Heskes 2012)&lt;/DisplayText&gt;&lt;record&gt;&lt;rec-number&gt;5&lt;/rec-number&gt;&lt;foreign-keys&gt;&lt;key app="EN" db-id="wrpxppwxg9vatmexa2pvzwapzzt2saw0evfw" timestamp="1413200446"&gt;5&lt;/key&gt;&lt;/foreign-keys&gt;&lt;ref-type name="Conference Proceedings"&gt;10&lt;/ref-type&gt;&lt;contributors&gt;&lt;authors&gt;&lt;author&gt;Claassen, Tom&lt;/author&gt;&lt;author&gt;Heskes, Tom&lt;/author&gt;&lt;/authors&gt;&lt;/contributors&gt;&lt;titles&gt;&lt;title&gt;A Bayesian approach to constraint based causal inference&lt;/title&gt;&lt;secondary-title&gt;Proceedings of the 28th Conference on Uncertainty in Artificial Intelligence &lt;/secondary-title&gt;&lt;/titles&gt;&lt;volume&gt;28&lt;/volume&gt;&lt;dates&gt;&lt;year&gt;2012&lt;/year&gt;&lt;/dates&gt;&lt;urls&gt;&lt;/urls&gt;&lt;/record&gt;&lt;/Cite&gt;&lt;/EndNote&gt;</w:instrText>
      </w:r>
      <w:r w:rsidR="00BC7D3B">
        <w:fldChar w:fldCharType="separate"/>
      </w:r>
      <w:r w:rsidR="00CD029A">
        <w:rPr>
          <w:noProof/>
        </w:rPr>
        <w:t>(Claassen and Heskes 2012)</w:t>
      </w:r>
      <w:r w:rsidR="00BC7D3B">
        <w:fldChar w:fldCharType="end"/>
      </w:r>
      <w:r w:rsidR="0009094A" w:rsidRPr="002A6A1D">
        <w:t xml:space="preserve"> is able to find direct and indirect dependencies between variables, determines the strength of the dependencies, and provides a graphical visualization to interpret the results. </w:t>
      </w:r>
      <w:r w:rsidR="002A6A1D" w:rsidRPr="002A6A1D">
        <w:t>Th</w:t>
      </w:r>
      <w:r w:rsidR="003277F9">
        <w:t>rough BCCD one gets</w:t>
      </w:r>
      <w:r w:rsidR="002A6A1D" w:rsidRPr="002A6A1D">
        <w:t xml:space="preserve"> an opportunity to consider </w:t>
      </w:r>
      <w:r w:rsidR="007702DA">
        <w:t>several</w:t>
      </w:r>
      <w:r w:rsidR="002A6A1D" w:rsidRPr="002A6A1D">
        <w:t xml:space="preserve"> variables together and </w:t>
      </w:r>
      <w:r w:rsidR="003277F9">
        <w:t xml:space="preserve">to </w:t>
      </w:r>
      <w:r w:rsidR="002A6A1D" w:rsidRPr="002A6A1D">
        <w:t xml:space="preserve">infer causal relations between them. </w:t>
      </w:r>
    </w:p>
    <w:p w:rsidR="003277F9" w:rsidRDefault="0009094A" w:rsidP="0027506B">
      <w:pPr>
        <w:spacing w:after="0" w:line="480" w:lineRule="auto"/>
      </w:pPr>
      <w:r w:rsidRPr="002A6A1D">
        <w:t>Application of the BCCD algorithm confirm</w:t>
      </w:r>
      <w:r w:rsidR="003277F9">
        <w:t>ed</w:t>
      </w:r>
      <w:r w:rsidRPr="002A6A1D">
        <w:t xml:space="preserve"> that there is no</w:t>
      </w:r>
      <w:r w:rsidR="00B00E98">
        <w:t xml:space="preserve"> evidence of a</w:t>
      </w:r>
      <w:r w:rsidRPr="002A6A1D">
        <w:t xml:space="preserve"> direct link between </w:t>
      </w:r>
      <w:r w:rsidRPr="004847EA">
        <w:rPr>
          <w:i/>
        </w:rPr>
        <w:t xml:space="preserve">DAT1 </w:t>
      </w:r>
      <w:r w:rsidRPr="002A6A1D">
        <w:t>gene</w:t>
      </w:r>
      <w:r w:rsidR="003277F9">
        <w:t>tic variability</w:t>
      </w:r>
      <w:r w:rsidRPr="002A6A1D">
        <w:t xml:space="preserve"> and bra</w:t>
      </w:r>
      <w:r w:rsidR="002A6A1D" w:rsidRPr="002A6A1D">
        <w:t>in activation, but suggest</w:t>
      </w:r>
      <w:r w:rsidR="003277F9">
        <w:t>ed</w:t>
      </w:r>
      <w:r w:rsidRPr="002A6A1D">
        <w:t xml:space="preserve"> an indirect link mediated</w:t>
      </w:r>
      <w:r w:rsidR="002A6A1D" w:rsidRPr="002A6A1D">
        <w:t xml:space="preserve"> through </w:t>
      </w:r>
      <w:r w:rsidR="00D05528">
        <w:t>in</w:t>
      </w:r>
      <w:r w:rsidR="003277F9">
        <w:t>attention symptoms and diagnostic status.</w:t>
      </w:r>
      <w:r w:rsidR="002A6A1D" w:rsidRPr="002A6A1D">
        <w:t xml:space="preserve"> </w:t>
      </w:r>
    </w:p>
    <w:p w:rsidR="0009094A" w:rsidRDefault="003277F9" w:rsidP="0027506B">
      <w:pPr>
        <w:spacing w:after="0" w:line="480" w:lineRule="auto"/>
      </w:pPr>
      <w:r>
        <w:t xml:space="preserve">Our finding of an indirect link of </w:t>
      </w:r>
      <w:r w:rsidRPr="006C6E19">
        <w:rPr>
          <w:i/>
        </w:rPr>
        <w:t>DAT1</w:t>
      </w:r>
      <w:r>
        <w:t xml:space="preserve"> with striatal activity during reward anticipation </w:t>
      </w:r>
      <w:r w:rsidR="0009094A" w:rsidRPr="002A6A1D">
        <w:t>might explain existing discrepancies in the current literature.</w:t>
      </w:r>
      <w:r w:rsidR="0009094A" w:rsidRPr="0009094A">
        <w:t xml:space="preserve"> </w:t>
      </w:r>
      <w:r w:rsidR="002A6A1D">
        <w:t xml:space="preserve">Further </w:t>
      </w:r>
      <w:r w:rsidR="000A55A3">
        <w:t xml:space="preserve">experiments </w:t>
      </w:r>
      <w:r w:rsidR="007702DA">
        <w:t>sh</w:t>
      </w:r>
      <w:r w:rsidR="000A55A3">
        <w:t>ould</w:t>
      </w:r>
      <w:r w:rsidR="002A6A1D">
        <w:t xml:space="preserve"> confirm this hypothesis.</w:t>
      </w:r>
    </w:p>
    <w:p w:rsidR="00D05528" w:rsidRDefault="00D05528" w:rsidP="0027506B">
      <w:pPr>
        <w:spacing w:after="0" w:line="480" w:lineRule="auto"/>
        <w:rPr>
          <w:b/>
        </w:rPr>
      </w:pPr>
    </w:p>
    <w:p w:rsidR="00D05528" w:rsidRDefault="00D05528" w:rsidP="00E45A01">
      <w:pPr>
        <w:spacing w:after="0"/>
        <w:rPr>
          <w:b/>
        </w:rPr>
      </w:pPr>
    </w:p>
    <w:p w:rsidR="00D05528" w:rsidRDefault="0009094A" w:rsidP="00E45A01">
      <w:pPr>
        <w:spacing w:after="0"/>
      </w:pPr>
      <w:r w:rsidRPr="004847EA">
        <w:rPr>
          <w:b/>
        </w:rPr>
        <w:t>Key</w:t>
      </w:r>
      <w:r w:rsidR="00943D67">
        <w:rPr>
          <w:b/>
        </w:rPr>
        <w:t>-</w:t>
      </w:r>
      <w:r w:rsidRPr="004847EA">
        <w:rPr>
          <w:b/>
        </w:rPr>
        <w:t xml:space="preserve">words: </w:t>
      </w:r>
      <w:r w:rsidRPr="0009094A">
        <w:t xml:space="preserve">ADHD, </w:t>
      </w:r>
      <w:r w:rsidR="00943D67">
        <w:t xml:space="preserve">reward anticipation, </w:t>
      </w:r>
      <w:r w:rsidRPr="0009094A">
        <w:t>Causal discovery</w:t>
      </w:r>
      <w:r w:rsidR="007702DA">
        <w:t>, dopamine transporter</w:t>
      </w:r>
      <w:r w:rsidRPr="0009094A">
        <w:t xml:space="preserve"> </w:t>
      </w:r>
    </w:p>
    <w:p w:rsidR="00D05528" w:rsidRDefault="00D05528">
      <w:r>
        <w:br w:type="page"/>
      </w:r>
    </w:p>
    <w:p w:rsidR="00D81FAF" w:rsidRDefault="00F5664C" w:rsidP="0027506B">
      <w:pPr>
        <w:pStyle w:val="Heading1"/>
        <w:numPr>
          <w:ilvl w:val="0"/>
          <w:numId w:val="0"/>
        </w:numPr>
        <w:spacing w:before="0" w:line="480" w:lineRule="auto"/>
      </w:pPr>
      <w:r>
        <w:lastRenderedPageBreak/>
        <w:t>Introduction</w:t>
      </w:r>
    </w:p>
    <w:p w:rsidR="00B6336F" w:rsidRDefault="007E1F33" w:rsidP="0027506B">
      <w:pPr>
        <w:spacing w:line="480" w:lineRule="auto"/>
      </w:pPr>
      <w:r w:rsidRPr="007E1F33">
        <w:t>Attention</w:t>
      </w:r>
      <w:r w:rsidR="004847EA">
        <w:t>-</w:t>
      </w:r>
      <w:r w:rsidRPr="007E1F33">
        <w:t xml:space="preserve"> deficit</w:t>
      </w:r>
      <w:r w:rsidR="004847EA">
        <w:t>/</w:t>
      </w:r>
      <w:r w:rsidRPr="007E1F33">
        <w:t>hyperactivity disorder (ADHD) is a</w:t>
      </w:r>
      <w:r w:rsidR="00D05528">
        <w:t>n impa</w:t>
      </w:r>
      <w:r w:rsidR="00466206">
        <w:t>i</w:t>
      </w:r>
      <w:r w:rsidR="00D05528">
        <w:t>ring</w:t>
      </w:r>
      <w:r w:rsidRPr="007E1F33">
        <w:t xml:space="preserve"> and highly heritable disorder affecting </w:t>
      </w:r>
      <w:r w:rsidRPr="00AF3DC5">
        <w:t>both children and adults</w:t>
      </w:r>
      <w:r w:rsidR="007702DA">
        <w:t>. It is</w:t>
      </w:r>
      <w:r w:rsidR="00621BBB">
        <w:t xml:space="preserve"> </w:t>
      </w:r>
      <w:r w:rsidR="00621BBB" w:rsidRPr="00AF3DC5">
        <w:t>characterized</w:t>
      </w:r>
      <w:r w:rsidR="00621BBB">
        <w:t xml:space="preserve"> by two types of symptoms</w:t>
      </w:r>
      <w:r w:rsidR="007702DA">
        <w:t>,</w:t>
      </w:r>
      <w:r w:rsidR="00621BBB">
        <w:t xml:space="preserve"> hyperactivity/impulsivity and inattention, which can occur separately or combined</w:t>
      </w:r>
      <w:r w:rsidRPr="00AF3DC5">
        <w:t>.</w:t>
      </w:r>
      <w:r w:rsidR="00DC6E98" w:rsidRPr="00AF3DC5">
        <w:t xml:space="preserve"> </w:t>
      </w:r>
      <w:r w:rsidR="007702DA">
        <w:t>ADHD</w:t>
      </w:r>
      <w:r w:rsidR="00DC6E98" w:rsidRPr="00AF3DC5">
        <w:t xml:space="preserve"> is one of the most common psychiatric disorders in childhood, affecting </w:t>
      </w:r>
      <w:r w:rsidR="007367A2" w:rsidRPr="00AF3DC5">
        <w:t>5</w:t>
      </w:r>
      <w:r w:rsidR="00DC6E98" w:rsidRPr="00AF3DC5">
        <w:t>-</w:t>
      </w:r>
      <w:r w:rsidR="007367A2" w:rsidRPr="00AF3DC5">
        <w:t>6</w:t>
      </w:r>
      <w:r w:rsidR="00DC6E98" w:rsidRPr="00AF3DC5">
        <w:t>% of children</w:t>
      </w:r>
      <w:r w:rsidR="00AF3DC5" w:rsidRPr="00AF3DC5">
        <w:t xml:space="preserve"> </w:t>
      </w:r>
      <w:r w:rsidR="00BC7D3B" w:rsidRPr="00AF3DC5">
        <w:fldChar w:fldCharType="begin">
          <w:fldData xml:space="preserve">PEVuZE5vdGU+PENpdGU+PEF1dGhvcj5Qb2xhbmN6eWs8L0F1dGhvcj48WWVhcj4yMDA3PC9ZZWFy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</w:fldData>
        </w:fldChar>
      </w:r>
      <w:r w:rsidR="00CD029A">
        <w:instrText xml:space="preserve"> ADDIN EN.CITE </w:instrText>
      </w:r>
      <w:r w:rsidR="00BC7D3B">
        <w:fldChar w:fldCharType="begin">
          <w:fldData xml:space="preserve">PEVuZE5vdGU+PENpdGU+PEF1dGhvcj5Qb2xhbmN6eWs8L0F1dGhvcj48WWVhcj4yMDA3PC9ZZWFy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</w:fldData>
        </w:fldChar>
      </w:r>
      <w:r w:rsidR="00CD029A">
        <w:instrText xml:space="preserve"> ADDIN EN.CITE.DATA </w:instrText>
      </w:r>
      <w:r w:rsidR="00BC7D3B">
        <w:fldChar w:fldCharType="end"/>
      </w:r>
      <w:r w:rsidR="00BC7D3B" w:rsidRPr="00AF3DC5">
        <w:fldChar w:fldCharType="separate"/>
      </w:r>
      <w:r w:rsidR="00CD029A">
        <w:rPr>
          <w:noProof/>
        </w:rPr>
        <w:t>(Polanczyk et al., 2007)</w:t>
      </w:r>
      <w:r w:rsidR="00BC7D3B" w:rsidRPr="00AF3DC5">
        <w:fldChar w:fldCharType="end"/>
      </w:r>
      <w:r w:rsidR="00D20FE0" w:rsidRPr="00AF3DC5">
        <w:t xml:space="preserve">. </w:t>
      </w:r>
      <w:r w:rsidR="00DC6E98" w:rsidRPr="008C0AAC">
        <w:t xml:space="preserve">Symptoms persist into adulthood in </w:t>
      </w:r>
      <w:r w:rsidR="00625915">
        <w:t>up to 60</w:t>
      </w:r>
      <w:r w:rsidR="00DC6E98" w:rsidRPr="008C0AAC">
        <w:t>% of the childhood cases</w:t>
      </w:r>
      <w:r w:rsidR="007367A2">
        <w:t xml:space="preserve"> </w:t>
      </w:r>
      <w:r w:rsidR="00BC7D3B">
        <w:fldChar w:fldCharType="begin">
          <w:fldData xml:space="preserve">PEVuZE5vdGU+PENpdGU+PEF1dGhvcj5GYXJhb25lPC9BdXRob3I+PFllYXI+MjAwNjwvWWVhcj48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</w:fldData>
        </w:fldChar>
      </w:r>
      <w:r w:rsidR="00CD029A">
        <w:instrText xml:space="preserve"> ADDIN EN.CITE </w:instrText>
      </w:r>
      <w:r w:rsidR="00BC7D3B">
        <w:fldChar w:fldCharType="begin">
          <w:fldData xml:space="preserve">PEVuZE5vdGU+PENpdGU+PEF1dGhvcj5GYXJhb25lPC9BdXRob3I+PFllYXI+MjAwNjwvWWVhcj48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</w:fldData>
        </w:fldChar>
      </w:r>
      <w:r w:rsidR="00CD029A">
        <w:instrText xml:space="preserve"> ADDIN EN.CITE.DATA </w:instrText>
      </w:r>
      <w:r w:rsidR="00BC7D3B">
        <w:fldChar w:fldCharType="end"/>
      </w:r>
      <w:r w:rsidR="00BC7D3B">
        <w:fldChar w:fldCharType="separate"/>
      </w:r>
      <w:r w:rsidR="00CD029A">
        <w:rPr>
          <w:noProof/>
        </w:rPr>
        <w:t>(Faraone et al., 2006)</w:t>
      </w:r>
      <w:r w:rsidR="00BC7D3B">
        <w:fldChar w:fldCharType="end"/>
      </w:r>
      <w:r w:rsidR="00DC6E98" w:rsidRPr="008C0AAC">
        <w:t xml:space="preserve">, </w:t>
      </w:r>
      <w:r w:rsidR="00625915">
        <w:t>and</w:t>
      </w:r>
      <w:r w:rsidR="00DC6E98" w:rsidRPr="008C0AAC">
        <w:t xml:space="preserve"> the average pre</w:t>
      </w:r>
      <w:r w:rsidR="00D20FE0">
        <w:t xml:space="preserve">valence </w:t>
      </w:r>
      <w:r w:rsidR="00625915">
        <w:t xml:space="preserve">of ADHD </w:t>
      </w:r>
      <w:r w:rsidR="00D20FE0">
        <w:t xml:space="preserve">in </w:t>
      </w:r>
      <w:r w:rsidR="005F3AEC">
        <w:t xml:space="preserve">the </w:t>
      </w:r>
      <w:r w:rsidR="00D20FE0">
        <w:t xml:space="preserve">adult population </w:t>
      </w:r>
      <w:r w:rsidR="00625915">
        <w:t xml:space="preserve">is </w:t>
      </w:r>
      <w:r w:rsidR="00D20FE0">
        <w:t>between</w:t>
      </w:r>
      <w:r w:rsidR="00DC6E98" w:rsidRPr="008C0AAC">
        <w:t xml:space="preserve"> 2.5-4.9%</w:t>
      </w:r>
      <w:r w:rsidR="007367A2">
        <w:t xml:space="preserve"> </w:t>
      </w:r>
      <w:r w:rsidR="00BC7D3B">
        <w:fldChar w:fldCharType="begin">
          <w:fldData xml:space="preserve">PEVuZE5vdGU+PENpdGU+PEF1dGhvcj5TaW1vbjwvQXV0aG9yPjxZZWFyPjIwMDk8L1llYXI+PFJl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</w:fldData>
        </w:fldChar>
      </w:r>
      <w:r w:rsidR="00CE1A38">
        <w:instrText xml:space="preserve"> ADDIN EN.CITE </w:instrText>
      </w:r>
      <w:r w:rsidR="00BC7D3B">
        <w:fldChar w:fldCharType="begin">
          <w:fldData xml:space="preserve">PEVuZE5vdGU+PENpdGU+PEF1dGhvcj5TaW1vbjwvQXV0aG9yPjxZZWFyPjIwMDk8L1llYXI+PFJl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</w:fldData>
        </w:fldChar>
      </w:r>
      <w:r w:rsidR="00CE1A38">
        <w:instrText xml:space="preserve"> ADDIN EN.CITE.DATA </w:instrText>
      </w:r>
      <w:r w:rsidR="00BC7D3B">
        <w:fldChar w:fldCharType="end"/>
      </w:r>
      <w:r w:rsidR="00BC7D3B">
        <w:fldChar w:fldCharType="separate"/>
      </w:r>
      <w:r w:rsidR="00CE1A38">
        <w:rPr>
          <w:noProof/>
        </w:rPr>
        <w:t>(Franke et al., 2012; Simon et al., 2009)</w:t>
      </w:r>
      <w:r w:rsidR="00BC7D3B">
        <w:fldChar w:fldCharType="end"/>
      </w:r>
      <w:r w:rsidR="00DC6E98" w:rsidRPr="008C0AAC">
        <w:t>.</w:t>
      </w:r>
      <w:r w:rsidR="00DC6E98">
        <w:t xml:space="preserve"> Studies show that </w:t>
      </w:r>
      <w:r w:rsidR="009D4231">
        <w:t>individuals</w:t>
      </w:r>
      <w:r w:rsidR="00DC6E98">
        <w:t xml:space="preserve"> </w:t>
      </w:r>
      <w:r w:rsidR="007702DA">
        <w:t xml:space="preserve">with ADHD </w:t>
      </w:r>
      <w:r w:rsidR="00DC6E98">
        <w:t xml:space="preserve">have </w:t>
      </w:r>
      <w:r w:rsidR="00625915">
        <w:t xml:space="preserve">altered cognitive </w:t>
      </w:r>
      <w:r w:rsidR="00625915" w:rsidRPr="00270854">
        <w:t xml:space="preserve">functioning in several domains, among </w:t>
      </w:r>
      <w:r w:rsidR="000F349D" w:rsidRPr="00270854">
        <w:t xml:space="preserve">which </w:t>
      </w:r>
      <w:proofErr w:type="gramStart"/>
      <w:r w:rsidR="00621BBB">
        <w:t xml:space="preserve">is </w:t>
      </w:r>
      <w:r w:rsidR="000F349D" w:rsidRPr="00270854">
        <w:t>reward</w:t>
      </w:r>
      <w:proofErr w:type="gramEnd"/>
      <w:r w:rsidR="00B6336F">
        <w:t xml:space="preserve"> processing. For example, </w:t>
      </w:r>
      <w:r w:rsidR="007702DA">
        <w:t>people</w:t>
      </w:r>
      <w:r w:rsidR="00FC7DF9">
        <w:t xml:space="preserve"> with </w:t>
      </w:r>
      <w:r w:rsidR="00B6336F">
        <w:t xml:space="preserve">ADHD tend to choose small immediate rewards instead of larger delayed rewards more frequently than healthy controls </w:t>
      </w:r>
      <w:r w:rsidR="00BC7D3B">
        <w:fldChar w:fldCharType="begin">
          <w:fldData xml:space="preserve">PEVuZE5vdGU+PENpdGU+PEF1dGhvcj5MdW1hbjwvQXV0aG9yPjxZZWFyPjIwMDU8L1llYXI+PFJl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</w:fldData>
        </w:fldChar>
      </w:r>
      <w:r w:rsidR="00CD029A">
        <w:instrText xml:space="preserve"> ADDIN EN.CITE </w:instrText>
      </w:r>
      <w:r w:rsidR="00BC7D3B">
        <w:fldChar w:fldCharType="begin">
          <w:fldData xml:space="preserve">PEVuZE5vdGU+PENpdGU+PEF1dGhvcj5MdW1hbjwvQXV0aG9yPjxZZWFyPjIwMDU8L1llYXI+PFJl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</w:fldData>
        </w:fldChar>
      </w:r>
      <w:r w:rsidR="00CD029A">
        <w:instrText xml:space="preserve"> ADDIN EN.CITE.DATA </w:instrText>
      </w:r>
      <w:r w:rsidR="00BC7D3B">
        <w:fldChar w:fldCharType="end"/>
      </w:r>
      <w:r w:rsidR="00BC7D3B">
        <w:fldChar w:fldCharType="separate"/>
      </w:r>
      <w:r w:rsidR="00CD029A">
        <w:rPr>
          <w:noProof/>
        </w:rPr>
        <w:t>(Luman et al., 2005)</w:t>
      </w:r>
      <w:r w:rsidR="00BC7D3B">
        <w:fldChar w:fldCharType="end"/>
      </w:r>
      <w:r w:rsidR="00B6336F">
        <w:t>. Also on the neural level, there is evidence for altered reward processing. A key area in the brain involved in reward processing is the striatum</w:t>
      </w:r>
      <w:r w:rsidR="00FC7DF9">
        <w:t>,</w:t>
      </w:r>
      <w:r w:rsidR="00B6336F">
        <w:t xml:space="preserve"> and many studies</w:t>
      </w:r>
      <w:r w:rsidR="00533171">
        <w:t xml:space="preserve"> </w:t>
      </w:r>
      <w:r w:rsidR="00533171" w:rsidRPr="00ED3289">
        <w:t>using magnetic resonance imaging (MRI)</w:t>
      </w:r>
      <w:r w:rsidR="00B6336F" w:rsidRPr="00ED3289">
        <w:t xml:space="preserve"> have shown </w:t>
      </w:r>
      <w:proofErr w:type="spellStart"/>
      <w:r w:rsidR="00B6336F" w:rsidRPr="00ED3289">
        <w:t>hypoactivation</w:t>
      </w:r>
      <w:proofErr w:type="spellEnd"/>
      <w:r w:rsidR="00B6336F" w:rsidRPr="00ED3289">
        <w:t xml:space="preserve"> in this part of the brain in </w:t>
      </w:r>
      <w:r w:rsidR="009D4231">
        <w:t xml:space="preserve">individuals </w:t>
      </w:r>
      <w:r w:rsidR="00621BBB">
        <w:t>with ADHD</w:t>
      </w:r>
      <w:r w:rsidR="00B6336F" w:rsidRPr="00ED3289">
        <w:t xml:space="preserve">. A recent </w:t>
      </w:r>
      <w:r w:rsidR="00B6336F" w:rsidRPr="0027506B">
        <w:rPr>
          <w:rFonts w:eastAsia="Arial Unicode MS" w:cs="Arial Unicode MS"/>
          <w:color w:val="2E2E2E"/>
          <w:shd w:val="clear" w:color="auto" w:fill="FFFFFF"/>
        </w:rPr>
        <w:t>meta</w:t>
      </w:r>
      <w:r w:rsidR="00B6336F" w:rsidRPr="00ED3289">
        <w:t>-analysis showed</w:t>
      </w:r>
      <w:r w:rsidR="00B6336F" w:rsidRPr="00B6336F">
        <w:t xml:space="preserve"> a significant</w:t>
      </w:r>
      <w:r w:rsidR="007702DA">
        <w:t>, moderate</w:t>
      </w:r>
      <w:r w:rsidR="00B6336F" w:rsidRPr="00B6336F">
        <w:t xml:space="preserve"> effect size (Cohen's </w:t>
      </w:r>
      <w:r w:rsidR="00B6336F" w:rsidRPr="00B6336F">
        <w:rPr>
          <w:i/>
          <w:iCs/>
        </w:rPr>
        <w:t>d</w:t>
      </w:r>
      <w:r w:rsidR="00B6336F" w:rsidRPr="00B6336F">
        <w:t> = 0.48–0.58) of ventral–striatal (VS</w:t>
      </w:r>
      <w:r w:rsidR="00466206" w:rsidRPr="00B6336F">
        <w:t>)</w:t>
      </w:r>
      <w:r w:rsidR="00466206">
        <w:t xml:space="preserve"> </w:t>
      </w:r>
      <w:proofErr w:type="spellStart"/>
      <w:r w:rsidR="00B6336F" w:rsidRPr="00B6336F">
        <w:t>hyporesponsiveness</w:t>
      </w:r>
      <w:proofErr w:type="spellEnd"/>
      <w:r w:rsidR="00B6336F" w:rsidRPr="00B6336F">
        <w:t xml:space="preserve"> in </w:t>
      </w:r>
      <w:r w:rsidR="00F87B85">
        <w:t>individuals</w:t>
      </w:r>
      <w:r w:rsidR="00FC7DF9">
        <w:t xml:space="preserve"> with </w:t>
      </w:r>
      <w:r w:rsidR="00B6336F" w:rsidRPr="00B6336F">
        <w:t xml:space="preserve">ADHD </w:t>
      </w:r>
      <w:r w:rsidR="00BC7D3B">
        <w:fldChar w:fldCharType="begin">
          <w:fldData xml:space="preserve">PEVuZE5vdGU+PENpdGU+PEF1dGhvcj5QbGljaHRhPC9BdXRob3I+PFllYXI+MjAxNDwvWWVhcj48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==
</w:fldData>
        </w:fldChar>
      </w:r>
      <w:r w:rsidR="00CD029A">
        <w:instrText xml:space="preserve"> ADDIN EN.CITE </w:instrText>
      </w:r>
      <w:r w:rsidR="00BC7D3B">
        <w:fldChar w:fldCharType="begin">
          <w:fldData xml:space="preserve">PEVuZE5vdGU+PENpdGU+PEF1dGhvcj5QbGljaHRhPC9BdXRob3I+PFllYXI+MjAxNDwvWWVhcj48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==
</w:fldData>
        </w:fldChar>
      </w:r>
      <w:r w:rsidR="00CD029A">
        <w:instrText xml:space="preserve"> ADDIN EN.CITE.DATA </w:instrText>
      </w:r>
      <w:r w:rsidR="00BC7D3B">
        <w:fldChar w:fldCharType="end"/>
      </w:r>
      <w:r w:rsidR="00BC7D3B">
        <w:fldChar w:fldCharType="separate"/>
      </w:r>
      <w:r w:rsidR="00CD029A">
        <w:rPr>
          <w:noProof/>
        </w:rPr>
        <w:t>(Plichta and Scheres 2014)</w:t>
      </w:r>
      <w:r w:rsidR="00BC7D3B">
        <w:fldChar w:fldCharType="end"/>
      </w:r>
      <w:r w:rsidR="00B6336F" w:rsidRPr="00B6336F">
        <w:t>.</w:t>
      </w:r>
      <w:r w:rsidR="00B6336F" w:rsidRPr="00270854">
        <w:t xml:space="preserve"> </w:t>
      </w:r>
    </w:p>
    <w:p w:rsidR="00580229" w:rsidRDefault="009C635A" w:rsidP="0027506B">
      <w:pPr>
        <w:spacing w:line="480" w:lineRule="auto"/>
      </w:pPr>
      <w:r w:rsidRPr="00270854">
        <w:t>The neurotransmitter system thought</w:t>
      </w:r>
      <w:r w:rsidR="009D4231">
        <w:t xml:space="preserve"> </w:t>
      </w:r>
      <w:r w:rsidR="007702DA">
        <w:t xml:space="preserve">to </w:t>
      </w:r>
      <w:r w:rsidR="009D4231">
        <w:t>be</w:t>
      </w:r>
      <w:r w:rsidRPr="00270854">
        <w:t xml:space="preserve"> most strongly </w:t>
      </w:r>
      <w:r w:rsidR="00621BBB">
        <w:t xml:space="preserve">involved in </w:t>
      </w:r>
      <w:r w:rsidRPr="00270854">
        <w:t>reward processing</w:t>
      </w:r>
      <w:r w:rsidR="00C4287B" w:rsidRPr="00270854">
        <w:t xml:space="preserve"> </w:t>
      </w:r>
      <w:r w:rsidRPr="00270854">
        <w:t xml:space="preserve">in the brain </w:t>
      </w:r>
      <w:r w:rsidR="005F3AEC">
        <w:t>is</w:t>
      </w:r>
      <w:r w:rsidR="005F3AEC" w:rsidRPr="00270854">
        <w:t xml:space="preserve"> </w:t>
      </w:r>
      <w:r w:rsidR="00C4287B" w:rsidRPr="00270854">
        <w:t>dopamine</w:t>
      </w:r>
      <w:r w:rsidR="00621BBB">
        <w:t xml:space="preserve">. </w:t>
      </w:r>
      <w:r w:rsidR="00077052" w:rsidRPr="00270854">
        <w:t>S</w:t>
      </w:r>
      <w:r w:rsidR="00DC6E98" w:rsidRPr="00270854">
        <w:t xml:space="preserve">everal </w:t>
      </w:r>
      <w:r w:rsidR="00077052" w:rsidRPr="00270854">
        <w:t xml:space="preserve">dopamine-related </w:t>
      </w:r>
      <w:r w:rsidR="00DC6E98" w:rsidRPr="00270854">
        <w:t xml:space="preserve">genes </w:t>
      </w:r>
      <w:r w:rsidR="00077052" w:rsidRPr="00270854">
        <w:t xml:space="preserve">have been </w:t>
      </w:r>
      <w:r w:rsidR="00DC6E98" w:rsidRPr="00270854">
        <w:t>associated with ADHD</w:t>
      </w:r>
      <w:r w:rsidR="00077052" w:rsidRPr="00270854">
        <w:t>, among which the gene encoding the dopamine transporter</w:t>
      </w:r>
      <w:r w:rsidR="005F3AEC">
        <w:t xml:space="preserve">, </w:t>
      </w:r>
      <w:r w:rsidR="005F3AEC" w:rsidRPr="004847EA">
        <w:rPr>
          <w:i/>
        </w:rPr>
        <w:t>DAT1</w:t>
      </w:r>
      <w:r w:rsidR="005F3AEC">
        <w:t xml:space="preserve"> (official name </w:t>
      </w:r>
      <w:r w:rsidR="005F3AEC" w:rsidRPr="004847EA">
        <w:rPr>
          <w:i/>
        </w:rPr>
        <w:t>SLC6A3</w:t>
      </w:r>
      <w:r w:rsidR="005F3AEC">
        <w:t>)</w:t>
      </w:r>
      <w:r w:rsidR="00DC6E98" w:rsidRPr="00270854">
        <w:t xml:space="preserve"> </w:t>
      </w:r>
      <w:r w:rsidR="00BC7D3B">
        <w:fldChar w:fldCharType="begin">
          <w:fldData xml:space="preserve">PEVuZE5vdGU+PENpdGU+PEF1dGhvcj5HaXplcjwvQXV0aG9yPjxZZWFyPjIwMDk8L1llYXI+PFJl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</w:fldData>
        </w:fldChar>
      </w:r>
      <w:r w:rsidR="00CD029A">
        <w:instrText xml:space="preserve"> ADDIN EN.CITE </w:instrText>
      </w:r>
      <w:r w:rsidR="00BC7D3B">
        <w:fldChar w:fldCharType="begin">
          <w:fldData xml:space="preserve">PEVuZE5vdGU+PENpdGU+PEF1dGhvcj5HaXplcjwvQXV0aG9yPjxZZWFyPjIwMDk8L1llYXI+PFJl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</w:fldData>
        </w:fldChar>
      </w:r>
      <w:r w:rsidR="00CD029A">
        <w:instrText xml:space="preserve"> ADDIN EN.CITE.DATA </w:instrText>
      </w:r>
      <w:r w:rsidR="00BC7D3B">
        <w:fldChar w:fldCharType="end"/>
      </w:r>
      <w:r w:rsidR="00BC7D3B">
        <w:fldChar w:fldCharType="separate"/>
      </w:r>
      <w:r w:rsidR="00CD029A">
        <w:rPr>
          <w:noProof/>
        </w:rPr>
        <w:t>(Franke et al., 2010; Gizer et al., 2009)</w:t>
      </w:r>
      <w:r w:rsidR="00BC7D3B">
        <w:fldChar w:fldCharType="end"/>
      </w:r>
      <w:r w:rsidR="00DC6E98" w:rsidRPr="00270854">
        <w:t xml:space="preserve">. Genetic variation of the </w:t>
      </w:r>
      <w:r w:rsidR="00DC6E98" w:rsidRPr="006C6E19">
        <w:rPr>
          <w:i/>
        </w:rPr>
        <w:t>DAT1</w:t>
      </w:r>
      <w:r w:rsidR="00DC6E98" w:rsidRPr="00270854">
        <w:t xml:space="preserve"> gene</w:t>
      </w:r>
      <w:r w:rsidR="00524EE5" w:rsidRPr="00270854">
        <w:t xml:space="preserve"> </w:t>
      </w:r>
      <w:r w:rsidR="00DC6E98" w:rsidRPr="00270854">
        <w:t xml:space="preserve">may lead to </w:t>
      </w:r>
      <w:proofErr w:type="spellStart"/>
      <w:r w:rsidR="005F3AEC">
        <w:t>inter</w:t>
      </w:r>
      <w:r w:rsidR="00DC6E98" w:rsidRPr="00270854">
        <w:t>individual</w:t>
      </w:r>
      <w:proofErr w:type="spellEnd"/>
      <w:r w:rsidR="00DC6E98" w:rsidRPr="00270854">
        <w:t xml:space="preserve"> variation in the availability of dopamine transporters and</w:t>
      </w:r>
      <w:r w:rsidR="000F349D" w:rsidRPr="00270854">
        <w:t>,</w:t>
      </w:r>
      <w:r w:rsidR="00DC6E98" w:rsidRPr="00270854">
        <w:t xml:space="preserve"> </w:t>
      </w:r>
      <w:r w:rsidR="00AF3ABF" w:rsidRPr="00270854">
        <w:t>as a result</w:t>
      </w:r>
      <w:r w:rsidR="000F349D" w:rsidRPr="00270854">
        <w:t>,</w:t>
      </w:r>
      <w:r w:rsidR="00AF3ABF" w:rsidRPr="00270854">
        <w:t xml:space="preserve"> in the level of dopamine </w:t>
      </w:r>
      <w:r w:rsidR="00530465" w:rsidRPr="00270854">
        <w:t xml:space="preserve">available for signaling </w:t>
      </w:r>
      <w:r w:rsidR="00BC7D3B">
        <w:fldChar w:fldCharType="begin">
          <w:fldData xml:space="preserve">PEVuZE5vdGU+PENpdGU+PEF1dGhvcj5TaHVtYXk8L0F1dGhvcj48WWVhcj4yMDExPC9ZZWFyPjxS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</w:fldData>
        </w:fldChar>
      </w:r>
      <w:r w:rsidR="00CD029A">
        <w:instrText xml:space="preserve"> ADDIN EN.CITE </w:instrText>
      </w:r>
      <w:r w:rsidR="00BC7D3B">
        <w:fldChar w:fldCharType="begin">
          <w:fldData xml:space="preserve">PEVuZE5vdGU+PENpdGU+PEF1dGhvcj5TaHVtYXk8L0F1dGhvcj48WWVhcj4yMDExPC9ZZWFyPjxS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</w:fldData>
        </w:fldChar>
      </w:r>
      <w:r w:rsidR="00CD029A">
        <w:instrText xml:space="preserve"> ADDIN EN.CITE.DATA </w:instrText>
      </w:r>
      <w:r w:rsidR="00BC7D3B">
        <w:fldChar w:fldCharType="end"/>
      </w:r>
      <w:r w:rsidR="00BC7D3B">
        <w:fldChar w:fldCharType="separate"/>
      </w:r>
      <w:r w:rsidR="00CD029A">
        <w:rPr>
          <w:noProof/>
        </w:rPr>
        <w:t>(Faraone et al., 2014; Shumay et al., 2011)</w:t>
      </w:r>
      <w:r w:rsidR="00BC7D3B">
        <w:fldChar w:fldCharType="end"/>
      </w:r>
      <w:r w:rsidR="00AF3ABF" w:rsidRPr="00270854">
        <w:t xml:space="preserve">. </w:t>
      </w:r>
      <w:r w:rsidR="00580229" w:rsidRPr="00270854">
        <w:t xml:space="preserve">The 10-6 haplotype of </w:t>
      </w:r>
      <w:r w:rsidR="005F3AEC">
        <w:t>two</w:t>
      </w:r>
      <w:r w:rsidR="005F3AEC" w:rsidRPr="00270854">
        <w:t xml:space="preserve"> </w:t>
      </w:r>
      <w:r w:rsidR="00580229" w:rsidRPr="004847EA">
        <w:rPr>
          <w:i/>
        </w:rPr>
        <w:t>DAT1</w:t>
      </w:r>
      <w:r w:rsidR="00580229" w:rsidRPr="00270854">
        <w:t xml:space="preserve"> </w:t>
      </w:r>
      <w:r w:rsidR="005F3AEC">
        <w:t>variable number of tandem repeat (</w:t>
      </w:r>
      <w:r w:rsidR="00580229" w:rsidRPr="00270854">
        <w:t>VNTR</w:t>
      </w:r>
      <w:r w:rsidR="005F3AEC">
        <w:t>) polymorphisms, one located in the</w:t>
      </w:r>
      <w:r w:rsidR="00580229" w:rsidRPr="00270854">
        <w:t xml:space="preserve"> 3’</w:t>
      </w:r>
      <w:r w:rsidR="005F3AEC">
        <w:t xml:space="preserve"> untranslated region (</w:t>
      </w:r>
      <w:r w:rsidR="00580229" w:rsidRPr="00270854">
        <w:t>UTR</w:t>
      </w:r>
      <w:r w:rsidR="005F3AEC">
        <w:t>)</w:t>
      </w:r>
      <w:r w:rsidR="00580229" w:rsidRPr="00270854">
        <w:t xml:space="preserve"> and </w:t>
      </w:r>
      <w:r w:rsidR="005F3AEC">
        <w:t xml:space="preserve">the other in </w:t>
      </w:r>
      <w:r w:rsidR="00580229" w:rsidRPr="00270854">
        <w:t>intron 8</w:t>
      </w:r>
      <w:r w:rsidR="005F3AEC">
        <w:t>,</w:t>
      </w:r>
      <w:r w:rsidR="00580229" w:rsidRPr="00270854">
        <w:t xml:space="preserve"> has been shown to increase risk for ADHD in childhood</w:t>
      </w:r>
      <w:r w:rsidR="00DB4371">
        <w:t xml:space="preserve"> </w:t>
      </w:r>
      <w:r w:rsidR="00BC7D3B">
        <w:fldChar w:fldCharType="begin">
          <w:fldData xml:space="preserve">PEVuZE5vdGU+PENpdGU+PEF1dGhvcj5Ccm9va2VzPC9BdXRob3I+PFllYXI+MjAwNjwvWWVhcj48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</w:fldData>
        </w:fldChar>
      </w:r>
      <w:r w:rsidR="00CD029A">
        <w:instrText xml:space="preserve"> ADDIN EN.CITE </w:instrText>
      </w:r>
      <w:r w:rsidR="00BC7D3B">
        <w:fldChar w:fldCharType="begin">
          <w:fldData xml:space="preserve">PEVuZE5vdGU+PENpdGU+PEF1dGhvcj5Ccm9va2VzPC9BdXRob3I+PFllYXI+MjAwNjwvWWVhcj48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</w:fldData>
        </w:fldChar>
      </w:r>
      <w:r w:rsidR="00CD029A">
        <w:instrText xml:space="preserve"> ADDIN EN.CITE.DATA </w:instrText>
      </w:r>
      <w:r w:rsidR="00BC7D3B">
        <w:fldChar w:fldCharType="end"/>
      </w:r>
      <w:r w:rsidR="00BC7D3B">
        <w:fldChar w:fldCharType="separate"/>
      </w:r>
      <w:r w:rsidR="00CD029A">
        <w:rPr>
          <w:noProof/>
        </w:rPr>
        <w:t>(Asherson et al., 2007; Brookes et al., 2006)</w:t>
      </w:r>
      <w:r w:rsidR="00BC7D3B">
        <w:fldChar w:fldCharType="end"/>
      </w:r>
      <w:r w:rsidR="00580229" w:rsidRPr="00270854">
        <w:t xml:space="preserve">. A different </w:t>
      </w:r>
      <w:r w:rsidR="00580229" w:rsidRPr="00270854">
        <w:lastRenderedPageBreak/>
        <w:t>haplotype</w:t>
      </w:r>
      <w:r w:rsidR="005F3AEC">
        <w:t xml:space="preserve"> of the </w:t>
      </w:r>
      <w:r w:rsidR="005F3AEC" w:rsidRPr="004C7D37">
        <w:t>same two VNTRs</w:t>
      </w:r>
      <w:r w:rsidR="00580229" w:rsidRPr="004C7D37">
        <w:t xml:space="preserve">, the 9-6 haplotype, was found associated with ADHD in adults </w:t>
      </w:r>
      <w:r w:rsidR="00BC7D3B" w:rsidRPr="004C7D37">
        <w:fldChar w:fldCharType="begin">
          <w:fldData xml:space="preserve">PEVuZE5vdGU+PENpdGU+PEF1dGhvcj5GcmFua2U8L0F1dGhvcj48WWVhcj4yMDA4PC9ZZWFyPjxS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=
</w:fldData>
        </w:fldChar>
      </w:r>
      <w:r w:rsidR="00CD029A">
        <w:instrText xml:space="preserve"> ADDIN EN.CITE </w:instrText>
      </w:r>
      <w:r w:rsidR="00BC7D3B">
        <w:fldChar w:fldCharType="begin">
          <w:fldData xml:space="preserve">PEVuZE5vdGU+PENpdGU+PEF1dGhvcj5GcmFua2U8L0F1dGhvcj48WWVhcj4yMDA4PC9ZZWFyPjxS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=
</w:fldData>
        </w:fldChar>
      </w:r>
      <w:r w:rsidR="00CD029A">
        <w:instrText xml:space="preserve"> ADDIN EN.CITE.DATA </w:instrText>
      </w:r>
      <w:r w:rsidR="00BC7D3B">
        <w:fldChar w:fldCharType="end"/>
      </w:r>
      <w:r w:rsidR="00BC7D3B" w:rsidRPr="004C7D37">
        <w:fldChar w:fldCharType="separate"/>
      </w:r>
      <w:r w:rsidR="00CD029A">
        <w:rPr>
          <w:noProof/>
        </w:rPr>
        <w:t>(Franke et al., 2008; Franke et al., 2010)</w:t>
      </w:r>
      <w:r w:rsidR="00BC7D3B" w:rsidRPr="004C7D37">
        <w:fldChar w:fldCharType="end"/>
      </w:r>
      <w:r w:rsidR="00580229" w:rsidRPr="004C7D37">
        <w:t>.</w:t>
      </w:r>
    </w:p>
    <w:p w:rsidR="00580229" w:rsidRDefault="00084A3C" w:rsidP="0027506B">
      <w:pPr>
        <w:spacing w:line="480" w:lineRule="auto"/>
      </w:pPr>
      <w:r>
        <w:t>Several studies have been performed</w:t>
      </w:r>
      <w:r w:rsidRPr="004051AF">
        <w:t xml:space="preserve"> </w:t>
      </w:r>
      <w:r>
        <w:t>i</w:t>
      </w:r>
      <w:r w:rsidR="00DC6E98" w:rsidRPr="004051AF">
        <w:t xml:space="preserve">n an attempt to clarify </w:t>
      </w:r>
      <w:r w:rsidR="00621BBB">
        <w:t xml:space="preserve">whether </w:t>
      </w:r>
      <w:r w:rsidR="008736E8">
        <w:t xml:space="preserve">- </w:t>
      </w:r>
      <w:r w:rsidR="00621BBB">
        <w:t xml:space="preserve">and if so, how </w:t>
      </w:r>
      <w:r w:rsidR="008736E8">
        <w:t xml:space="preserve">- </w:t>
      </w:r>
      <w:r w:rsidR="00DC6E98" w:rsidRPr="004847EA">
        <w:rPr>
          <w:i/>
        </w:rPr>
        <w:t>DAT1</w:t>
      </w:r>
      <w:r w:rsidR="00DC6E98" w:rsidRPr="004051AF">
        <w:t xml:space="preserve"> </w:t>
      </w:r>
      <w:r w:rsidR="00621BBB">
        <w:t xml:space="preserve">affects </w:t>
      </w:r>
      <w:r w:rsidR="00530465">
        <w:t>reward processing</w:t>
      </w:r>
      <w:r w:rsidR="00727740">
        <w:t>.</w:t>
      </w:r>
      <w:r w:rsidR="00972A4A" w:rsidRPr="00972A4A">
        <w:t xml:space="preserve"> </w:t>
      </w:r>
      <w:r w:rsidR="008736E8">
        <w:t>T</w:t>
      </w:r>
      <w:r w:rsidR="00B764DE">
        <w:t>he results of tho</w:t>
      </w:r>
      <w:r w:rsidR="00972A4A">
        <w:t xml:space="preserve">se studies </w:t>
      </w:r>
      <w:r w:rsidR="00533171">
        <w:t xml:space="preserve">have been </w:t>
      </w:r>
      <w:r w:rsidR="00621BBB">
        <w:t>inconsistent</w:t>
      </w:r>
      <w:r w:rsidR="00972A4A" w:rsidRPr="00B7157E">
        <w:t xml:space="preserve">. Three studies in healthy </w:t>
      </w:r>
      <w:r w:rsidR="00972A4A" w:rsidRPr="00741F80">
        <w:t xml:space="preserve">adults found lower reward-related striatal activation </w:t>
      </w:r>
      <w:r w:rsidR="00533171" w:rsidRPr="00741F80">
        <w:t xml:space="preserve">during reward anticipation </w:t>
      </w:r>
      <w:r w:rsidR="00972A4A" w:rsidRPr="00741F80">
        <w:t xml:space="preserve">to be associated with </w:t>
      </w:r>
      <w:proofErr w:type="spellStart"/>
      <w:r w:rsidR="00972A4A" w:rsidRPr="00741F80">
        <w:t>homozygosity</w:t>
      </w:r>
      <w:proofErr w:type="spellEnd"/>
      <w:r w:rsidR="00972A4A" w:rsidRPr="00741F80">
        <w:t xml:space="preserve"> for the 10-repeat </w:t>
      </w:r>
      <w:r w:rsidR="00533171" w:rsidRPr="00741F80">
        <w:t xml:space="preserve">allele </w:t>
      </w:r>
      <w:r w:rsidR="00972A4A" w:rsidRPr="00741F80">
        <w:t>of the 3</w:t>
      </w:r>
      <w:r w:rsidR="00533171" w:rsidRPr="00741F80">
        <w:t>‘</w:t>
      </w:r>
      <w:r w:rsidR="00972A4A" w:rsidRPr="00741F80">
        <w:t xml:space="preserve">UTR VNTR compared to </w:t>
      </w:r>
      <w:proofErr w:type="spellStart"/>
      <w:r w:rsidR="00533171" w:rsidRPr="00741F80">
        <w:t>carriership</w:t>
      </w:r>
      <w:proofErr w:type="spellEnd"/>
      <w:r w:rsidR="00533171" w:rsidRPr="00741F80">
        <w:t xml:space="preserve"> of the </w:t>
      </w:r>
      <w:r w:rsidR="00972A4A" w:rsidRPr="00741F80">
        <w:t xml:space="preserve">9-repeat </w:t>
      </w:r>
      <w:r w:rsidR="00533171" w:rsidRPr="00741F80">
        <w:t>allele</w:t>
      </w:r>
      <w:r w:rsidR="00466206">
        <w:t xml:space="preserve"> </w:t>
      </w:r>
      <w:r w:rsidR="00BC7D3B" w:rsidRPr="00741F80">
        <w:fldChar w:fldCharType="begin">
          <w:fldData xml:space="preserve">PEVuZE5vdGU+PENpdGU+PEF1dGhvcj5EcmVoZXI8L0F1dGhvcj48WWVhcj4yMDA5PC9ZZWFyPjxS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</w:fldData>
        </w:fldChar>
      </w:r>
      <w:r w:rsidR="00CD029A">
        <w:instrText xml:space="preserve"> ADDIN EN.CITE </w:instrText>
      </w:r>
      <w:r w:rsidR="00BC7D3B">
        <w:fldChar w:fldCharType="begin">
          <w:fldData xml:space="preserve">PEVuZE5vdGU+PENpdGU+PEF1dGhvcj5EcmVoZXI8L0F1dGhvcj48WWVhcj4yMDA5PC9ZZWFyPjxS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</w:fldData>
        </w:fldChar>
      </w:r>
      <w:r w:rsidR="00CD029A">
        <w:instrText xml:space="preserve"> ADDIN EN.CITE.DATA </w:instrText>
      </w:r>
      <w:r w:rsidR="00BC7D3B">
        <w:fldChar w:fldCharType="end"/>
      </w:r>
      <w:r w:rsidR="00BC7D3B" w:rsidRPr="00741F80">
        <w:fldChar w:fldCharType="separate"/>
      </w:r>
      <w:r w:rsidR="00CD029A">
        <w:rPr>
          <w:noProof/>
        </w:rPr>
        <w:t>(Aarts et al., 2010; Dreher et al., 2009; Forbes et al., 2009)</w:t>
      </w:r>
      <w:r w:rsidR="00BC7D3B" w:rsidRPr="00741F80">
        <w:fldChar w:fldCharType="end"/>
      </w:r>
      <w:r w:rsidR="00972A4A" w:rsidRPr="00741F80">
        <w:t>, two other</w:t>
      </w:r>
      <w:r w:rsidR="00972A4A" w:rsidRPr="00B7157E">
        <w:t xml:space="preserve"> studies did not ﬁnd an effect of </w:t>
      </w:r>
      <w:r w:rsidR="00972A4A" w:rsidRPr="004847EA">
        <w:rPr>
          <w:i/>
        </w:rPr>
        <w:t>DAT1</w:t>
      </w:r>
      <w:r w:rsidR="00972A4A" w:rsidRPr="00B7157E">
        <w:t xml:space="preserve"> genotype</w:t>
      </w:r>
      <w:r w:rsidR="00DB4371">
        <w:t xml:space="preserve"> </w:t>
      </w:r>
      <w:r w:rsidR="00BC7D3B">
        <w:fldChar w:fldCharType="begin">
          <w:fldData xml:space="preserve">PEVuZE5vdGU+PENpdGU+PEF1dGhvcj5IYWhuPC9BdXRob3I+PFllYXI+MjAxMTwvWWVhcj48UmVj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</w:fldData>
        </w:fldChar>
      </w:r>
      <w:r w:rsidR="00CD029A">
        <w:instrText xml:space="preserve"> ADDIN EN.CITE </w:instrText>
      </w:r>
      <w:r w:rsidR="00BC7D3B">
        <w:fldChar w:fldCharType="begin">
          <w:fldData xml:space="preserve">PEVuZE5vdGU+PENpdGU+PEF1dGhvcj5IYWhuPC9BdXRob3I+PFllYXI+MjAxMTwvWWVhcj48UmVj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</w:fldData>
        </w:fldChar>
      </w:r>
      <w:r w:rsidR="00CD029A">
        <w:instrText xml:space="preserve"> ADDIN EN.CITE.DATA </w:instrText>
      </w:r>
      <w:r w:rsidR="00BC7D3B">
        <w:fldChar w:fldCharType="end"/>
      </w:r>
      <w:r w:rsidR="00BC7D3B">
        <w:fldChar w:fldCharType="separate"/>
      </w:r>
      <w:r w:rsidR="00CD029A">
        <w:rPr>
          <w:noProof/>
        </w:rPr>
        <w:t>(Hahn et al., 2011; Nikolova et al., 2011)</w:t>
      </w:r>
      <w:r w:rsidR="00BC7D3B">
        <w:fldChar w:fldCharType="end"/>
      </w:r>
      <w:r w:rsidR="00972A4A" w:rsidRPr="00B7157E">
        <w:t>. In children with ADHD, one study found lower</w:t>
      </w:r>
      <w:r w:rsidR="00972A4A" w:rsidRPr="00727740">
        <w:t xml:space="preserve"> striatal activation to be associated with the homozygous 10-repeat compared to 9-</w:t>
      </w:r>
      <w:r w:rsidR="00972A4A" w:rsidRPr="004C7D37">
        <w:t xml:space="preserve">repeat </w:t>
      </w:r>
      <w:proofErr w:type="spellStart"/>
      <w:r w:rsidR="00972A4A" w:rsidRPr="004C7D37">
        <w:t>carriership</w:t>
      </w:r>
      <w:proofErr w:type="spellEnd"/>
      <w:r w:rsidR="00972A4A" w:rsidRPr="004C7D37">
        <w:t xml:space="preserve"> </w:t>
      </w:r>
      <w:r w:rsidR="00BC7D3B" w:rsidRPr="004C7D37">
        <w:fldChar w:fldCharType="begin">
          <w:fldData xml:space="preserve">PEVuZE5vdGU+PENpdGU+PEF1dGhvcj5EdXJzdG9uPC9BdXRob3I+PFllYXI+MjAwODwvWWVhcj48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</w:fldData>
        </w:fldChar>
      </w:r>
      <w:r w:rsidR="00CD029A">
        <w:instrText xml:space="preserve"> ADDIN EN.CITE </w:instrText>
      </w:r>
      <w:r w:rsidR="00BC7D3B">
        <w:fldChar w:fldCharType="begin">
          <w:fldData xml:space="preserve">PEVuZE5vdGU+PENpdGU+PEF1dGhvcj5EdXJzdG9uPC9BdXRob3I+PFllYXI+MjAwODwvWWVhcj48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</w:fldData>
        </w:fldChar>
      </w:r>
      <w:r w:rsidR="00CD029A">
        <w:instrText xml:space="preserve"> ADDIN EN.CITE.DATA </w:instrText>
      </w:r>
      <w:r w:rsidR="00BC7D3B">
        <w:fldChar w:fldCharType="end"/>
      </w:r>
      <w:r w:rsidR="00BC7D3B" w:rsidRPr="004C7D37">
        <w:fldChar w:fldCharType="separate"/>
      </w:r>
      <w:r w:rsidR="00CD029A">
        <w:rPr>
          <w:noProof/>
        </w:rPr>
        <w:t>(Durston et al., 2008)</w:t>
      </w:r>
      <w:r w:rsidR="00BC7D3B" w:rsidRPr="004C7D37">
        <w:fldChar w:fldCharType="end"/>
      </w:r>
      <w:r w:rsidR="00972A4A" w:rsidRPr="004C7D37">
        <w:t>, whereas another</w:t>
      </w:r>
      <w:r w:rsidR="00972A4A" w:rsidRPr="00727740">
        <w:t xml:space="preserve"> study found the opposite </w:t>
      </w:r>
      <w:r w:rsidR="00BC7D3B">
        <w:fldChar w:fldCharType="begin">
          <w:fldData xml:space="preserve">PEVuZE5vdGU+PENpdGU+PEF1dGhvcj5CZWRhcmQ8L0F1dGhvcj48WWVhcj4yMDEwPC9ZZWFyPjxS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</w:fldData>
        </w:fldChar>
      </w:r>
      <w:r w:rsidR="00CD029A">
        <w:instrText xml:space="preserve"> ADDIN EN.CITE </w:instrText>
      </w:r>
      <w:r w:rsidR="00BC7D3B">
        <w:fldChar w:fldCharType="begin">
          <w:fldData xml:space="preserve">PEVuZE5vdGU+PENpdGU+PEF1dGhvcj5CZWRhcmQ8L0F1dGhvcj48WWVhcj4yMDEwPC9ZZWFyPjxS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</w:fldData>
        </w:fldChar>
      </w:r>
      <w:r w:rsidR="00CD029A">
        <w:instrText xml:space="preserve"> ADDIN EN.CITE.DATA </w:instrText>
      </w:r>
      <w:r w:rsidR="00BC7D3B">
        <w:fldChar w:fldCharType="end"/>
      </w:r>
      <w:r w:rsidR="00BC7D3B">
        <w:fldChar w:fldCharType="separate"/>
      </w:r>
      <w:r w:rsidR="00CD029A">
        <w:rPr>
          <w:noProof/>
        </w:rPr>
        <w:t>(Bedard et al., 2010)</w:t>
      </w:r>
      <w:r w:rsidR="00BC7D3B">
        <w:fldChar w:fldCharType="end"/>
      </w:r>
      <w:r w:rsidR="004C7D37">
        <w:t>.</w:t>
      </w:r>
    </w:p>
    <w:p w:rsidR="004D3138" w:rsidRDefault="00727740" w:rsidP="0027506B">
      <w:pPr>
        <w:spacing w:line="480" w:lineRule="auto"/>
      </w:pPr>
      <w:r>
        <w:t xml:space="preserve">To </w:t>
      </w:r>
      <w:r w:rsidR="00466206">
        <w:t xml:space="preserve">help </w:t>
      </w:r>
      <w:r>
        <w:t>resolv</w:t>
      </w:r>
      <w:r w:rsidR="008736E8">
        <w:t>e</w:t>
      </w:r>
      <w:r>
        <w:t xml:space="preserve"> inconsistencies between previous studies,</w:t>
      </w:r>
      <w:r w:rsidR="00E27376">
        <w:t xml:space="preserve"> </w:t>
      </w:r>
      <w:r w:rsidR="00514FF5">
        <w:t>Hoogman et al</w:t>
      </w:r>
      <w:r w:rsidR="00D20FE0">
        <w:t>.</w:t>
      </w:r>
      <w:r w:rsidR="00514FF5">
        <w:t xml:space="preserve"> </w:t>
      </w:r>
      <w:r w:rsidR="00BC7D3B">
        <w:fldChar w:fldCharType="begin">
          <w:fldData xml:space="preserve">PEVuZE5vdGU+PENpdGUgRXhjbHVkZUF1dGg9IjEiPjxBdXRob3I+SG9vZ21hbjwvQXV0aG9yPjxZ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</w:fldData>
        </w:fldChar>
      </w:r>
      <w:r w:rsidR="00CD029A">
        <w:instrText xml:space="preserve"> ADDIN EN.CITE </w:instrText>
      </w:r>
      <w:r w:rsidR="00BC7D3B">
        <w:fldChar w:fldCharType="begin">
          <w:fldData xml:space="preserve">PEVuZE5vdGU+PENpdGUgRXhjbHVkZUF1dGg9IjEiPjxBdXRob3I+SG9vZ21hbjwvQXV0aG9yPjxZ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</w:fldData>
        </w:fldChar>
      </w:r>
      <w:r w:rsidR="00CD029A">
        <w:instrText xml:space="preserve"> ADDIN EN.CITE.DATA </w:instrText>
      </w:r>
      <w:r w:rsidR="00BC7D3B">
        <w:fldChar w:fldCharType="end"/>
      </w:r>
      <w:r w:rsidR="00BC7D3B">
        <w:fldChar w:fldCharType="separate"/>
      </w:r>
      <w:r w:rsidR="00CD029A">
        <w:rPr>
          <w:noProof/>
        </w:rPr>
        <w:t>(2013)</w:t>
      </w:r>
      <w:r w:rsidR="00BC7D3B">
        <w:fldChar w:fldCharType="end"/>
      </w:r>
      <w:r w:rsidR="00DC6E98" w:rsidRPr="004051AF">
        <w:t xml:space="preserve"> </w:t>
      </w:r>
      <w:r w:rsidR="00621BBB">
        <w:t xml:space="preserve">assessed </w:t>
      </w:r>
      <w:r w:rsidR="00DC6E98" w:rsidRPr="004051AF">
        <w:t xml:space="preserve">brain activity </w:t>
      </w:r>
      <w:r w:rsidR="00E27376">
        <w:t xml:space="preserve">in </w:t>
      </w:r>
      <w:r w:rsidR="008B7005">
        <w:t xml:space="preserve">a sample of </w:t>
      </w:r>
      <w:r w:rsidR="00E27376">
        <w:t>adult</w:t>
      </w:r>
      <w:r w:rsidR="009D02DD">
        <w:t>s</w:t>
      </w:r>
      <w:r w:rsidR="00E27376">
        <w:t xml:space="preserve"> with ADHD and healthy comparison subjects </w:t>
      </w:r>
      <w:r w:rsidR="00DC6E98" w:rsidRPr="004051AF">
        <w:t xml:space="preserve">during a </w:t>
      </w:r>
      <w:r w:rsidR="002D4A4F" w:rsidRPr="0009094A">
        <w:t xml:space="preserve">Monetary Incentive Delay </w:t>
      </w:r>
      <w:r w:rsidR="002D4A4F">
        <w:t>(MID)</w:t>
      </w:r>
      <w:r w:rsidR="00DC6E98" w:rsidRPr="004051AF">
        <w:t xml:space="preserve"> task</w:t>
      </w:r>
      <w:r w:rsidR="009C160D">
        <w:t>. This task is</w:t>
      </w:r>
      <w:r w:rsidR="00DC6E98" w:rsidRPr="004051AF">
        <w:t xml:space="preserve"> known to activate the ventral striatum</w:t>
      </w:r>
      <w:r w:rsidR="00AF3ABF">
        <w:t xml:space="preserve"> </w:t>
      </w:r>
      <w:r w:rsidR="00BC7D3B">
        <w:fldChar w:fldCharType="begin">
          <w:fldData xml:space="preserve">PEVuZE5vdGU+PENpdGU+PEF1dGhvcj5LbnV0c29uPC9BdXRob3I+PFllYXI+MjAwMTwvWWVhcj48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</w:fldData>
        </w:fldChar>
      </w:r>
      <w:r w:rsidR="00CD029A">
        <w:instrText xml:space="preserve"> ADDIN EN.CITE </w:instrText>
      </w:r>
      <w:r w:rsidR="00BC7D3B">
        <w:fldChar w:fldCharType="begin">
          <w:fldData xml:space="preserve">PEVuZE5vdGU+PENpdGU+PEF1dGhvcj5LbnV0c29uPC9BdXRob3I+PFllYXI+MjAwMTwvWWVhcj48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</w:fldData>
        </w:fldChar>
      </w:r>
      <w:r w:rsidR="00CD029A">
        <w:instrText xml:space="preserve"> ADDIN EN.CITE.DATA </w:instrText>
      </w:r>
      <w:r w:rsidR="00BC7D3B">
        <w:fldChar w:fldCharType="end"/>
      </w:r>
      <w:r w:rsidR="00BC7D3B">
        <w:fldChar w:fldCharType="separate"/>
      </w:r>
      <w:r w:rsidR="00CD029A">
        <w:rPr>
          <w:noProof/>
        </w:rPr>
        <w:t>(Hermans et al., 2010; Knutson et al., 2001)</w:t>
      </w:r>
      <w:r w:rsidR="00BC7D3B">
        <w:fldChar w:fldCharType="end"/>
      </w:r>
      <w:r w:rsidR="00DC6E98" w:rsidRPr="004051AF">
        <w:t xml:space="preserve">, where </w:t>
      </w:r>
      <w:r w:rsidR="00DC6E98" w:rsidRPr="006C6E19">
        <w:rPr>
          <w:i/>
        </w:rPr>
        <w:t>DAT1</w:t>
      </w:r>
      <w:r w:rsidR="00DC6E98" w:rsidRPr="004051AF">
        <w:t xml:space="preserve"> is most highly expressed</w:t>
      </w:r>
      <w:r w:rsidR="00DC6E98">
        <w:t>.</w:t>
      </w:r>
      <w:r w:rsidR="00DC6E98" w:rsidRPr="00DC6E98">
        <w:t xml:space="preserve"> </w:t>
      </w:r>
      <w:r w:rsidR="00EA7822">
        <w:t>Analyzing</w:t>
      </w:r>
      <w:r w:rsidR="00B84645">
        <w:t xml:space="preserve"> </w:t>
      </w:r>
      <w:r w:rsidR="004D3138">
        <w:t xml:space="preserve">87 patients and 77 </w:t>
      </w:r>
      <w:r w:rsidR="00B84645">
        <w:t>controls, t</w:t>
      </w:r>
      <w:r w:rsidR="00C72408">
        <w:t xml:space="preserve">he standard </w:t>
      </w:r>
      <w:r w:rsidR="00DC6E98">
        <w:t xml:space="preserve">statistical </w:t>
      </w:r>
      <w:r w:rsidR="00C72408">
        <w:t xml:space="preserve">methods </w:t>
      </w:r>
      <w:r w:rsidR="00324CE3">
        <w:t xml:space="preserve">(F-test, t-test, </w:t>
      </w:r>
      <m:oMath>
        <m:sSup>
          <m:sSupPr>
            <m:ctrlPr>
              <w:rPr>
                <w:rFonts w:ascii="Cambria Math" w:hAnsi="Cambria Math"/>
                <w:i/>
              </w:rPr>
            </m:ctrlPr>
          </m:sSupPr>
          <m:e>
            <m:r>
              <w:rPr>
                <w:rFonts w:ascii="Cambria Math" w:hAnsi="Cambria Math" w:hint="eastAsia"/>
              </w:rPr>
              <m:t>χ</m:t>
            </m:r>
          </m:e>
          <m:sup>
            <m:r>
              <w:rPr>
                <w:rFonts w:ascii="Cambria Math" w:hAnsi="Cambria Math"/>
              </w:rPr>
              <m:t>2</m:t>
            </m:r>
          </m:sup>
        </m:sSup>
      </m:oMath>
      <w:r w:rsidR="00324CE3">
        <w:t xml:space="preserve"> test) </w:t>
      </w:r>
      <w:r w:rsidR="00C72408">
        <w:t>used in this analysis</w:t>
      </w:r>
      <w:r w:rsidR="004D3138">
        <w:t xml:space="preserve"> </w:t>
      </w:r>
      <w:r w:rsidR="008736E8">
        <w:t xml:space="preserve">(a) </w:t>
      </w:r>
      <w:r w:rsidR="004D3138" w:rsidRPr="00123DD1">
        <w:t xml:space="preserve">showed higher </w:t>
      </w:r>
      <w:r w:rsidR="004D3138">
        <w:t>prevalence</w:t>
      </w:r>
      <w:r w:rsidR="004D3138" w:rsidRPr="00123DD1">
        <w:t xml:space="preserve"> of </w:t>
      </w:r>
      <w:r w:rsidR="00466206">
        <w:t xml:space="preserve">the </w:t>
      </w:r>
      <w:r w:rsidR="00FB3215">
        <w:t xml:space="preserve">9-6 </w:t>
      </w:r>
      <w:r w:rsidR="004D3138" w:rsidRPr="004847EA">
        <w:rPr>
          <w:i/>
        </w:rPr>
        <w:t>DAT1</w:t>
      </w:r>
      <w:r w:rsidR="004D3138">
        <w:t xml:space="preserve"> </w:t>
      </w:r>
      <w:r w:rsidR="004D3138" w:rsidRPr="00123DD1">
        <w:t xml:space="preserve">haplotype </w:t>
      </w:r>
      <w:r w:rsidR="00FB3215">
        <w:t>in</w:t>
      </w:r>
      <w:r w:rsidR="00FB3215" w:rsidRPr="00123DD1">
        <w:t xml:space="preserve"> </w:t>
      </w:r>
      <w:r w:rsidR="004D3138" w:rsidRPr="00123DD1">
        <w:t>patie</w:t>
      </w:r>
      <w:r w:rsidR="004D3138">
        <w:t>nts compar</w:t>
      </w:r>
      <w:r w:rsidR="00FB3215">
        <w:t>ed</w:t>
      </w:r>
      <w:r w:rsidR="004D3138" w:rsidRPr="00123DD1">
        <w:t xml:space="preserve"> to </w:t>
      </w:r>
      <w:r w:rsidR="004D3138">
        <w:t xml:space="preserve">the </w:t>
      </w:r>
      <w:r w:rsidR="004D3138" w:rsidRPr="00123DD1">
        <w:t xml:space="preserve">healthy control group </w:t>
      </w:r>
      <w:r w:rsidR="004D3138">
        <w:t>(</w:t>
      </w:r>
      <m:oMath>
        <m:sSup>
          <m:sSupPr>
            <m:ctrlPr>
              <w:rPr>
                <w:rFonts w:ascii="Cambria Math" w:hAnsi="Cambria Math"/>
                <w:i/>
              </w:rPr>
            </m:ctrlPr>
          </m:sSupPr>
          <m:e>
            <m:r>
              <w:rPr>
                <w:rFonts w:ascii="Cambria Math" w:hAnsi="Cambria Math" w:hint="eastAsia"/>
              </w:rPr>
              <m:t>χ</m:t>
            </m:r>
          </m:e>
          <m:sup>
            <m:r>
              <w:rPr>
                <w:rFonts w:ascii="Cambria Math" w:hAnsi="Cambria Math"/>
              </w:rPr>
              <m:t>2</m:t>
            </m:r>
          </m:sup>
        </m:sSup>
      </m:oMath>
      <w:r w:rsidR="004D3138">
        <w:rPr>
          <w:rFonts w:hint="eastAsia"/>
        </w:rPr>
        <w:t>=10.04, p=0.002</w:t>
      </w:r>
      <w:r w:rsidR="004D3138">
        <w:t>)</w:t>
      </w:r>
      <w:r w:rsidR="00524B1B">
        <w:t xml:space="preserve">, </w:t>
      </w:r>
      <w:r w:rsidR="00BC7D3B">
        <w:fldChar w:fldCharType="begin">
          <w:fldData xml:space="preserve">PEVuZE5vdGU+PENpdGU+PEF1dGhvcj5Ib29nbWFuPC9BdXRob3I+PFllYXI+MjAxMzwvWWVhcj48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</w:fldData>
        </w:fldChar>
      </w:r>
      <w:r w:rsidR="007E1E5A">
        <w:instrText xml:space="preserve"> ADDIN EN.CITE </w:instrText>
      </w:r>
      <w:r w:rsidR="00BC7D3B">
        <w:fldChar w:fldCharType="begin">
          <w:fldData xml:space="preserve">PEVuZE5vdGU+PENpdGU+PEF1dGhvcj5Ib29nbWFuPC9BdXRob3I+PFllYXI+MjAxMzwvWWVhcj48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</w:fldData>
        </w:fldChar>
      </w:r>
      <w:r w:rsidR="007E1E5A">
        <w:instrText xml:space="preserve"> ADDIN EN.CITE.DATA </w:instrText>
      </w:r>
      <w:r w:rsidR="00BC7D3B">
        <w:fldChar w:fldCharType="end"/>
      </w:r>
      <w:r w:rsidR="00BC7D3B">
        <w:fldChar w:fldCharType="separate"/>
      </w:r>
      <w:r w:rsidR="007E1E5A">
        <w:rPr>
          <w:noProof/>
        </w:rPr>
        <w:t>(Hoogman et al., 2013)</w:t>
      </w:r>
      <w:r w:rsidR="00BC7D3B">
        <w:fldChar w:fldCharType="end"/>
      </w:r>
      <w:r w:rsidR="008736E8">
        <w:t xml:space="preserve">, and (b) </w:t>
      </w:r>
      <w:r w:rsidR="004D3138" w:rsidRPr="00934DF3">
        <w:t>confirmed</w:t>
      </w:r>
      <w:r w:rsidR="004D3138">
        <w:t xml:space="preserve"> previous findings</w:t>
      </w:r>
      <w:r w:rsidR="004D3138" w:rsidRPr="00A924BC">
        <w:rPr>
          <w:rFonts w:hint="eastAsia"/>
        </w:rPr>
        <w:t xml:space="preserve"> </w:t>
      </w:r>
      <w:r w:rsidR="004D3138" w:rsidRPr="00A924BC">
        <w:t>that</w:t>
      </w:r>
      <w:r w:rsidR="004D3138" w:rsidRPr="00A924BC">
        <w:rPr>
          <w:rFonts w:hint="eastAsia"/>
        </w:rPr>
        <w:t xml:space="preserve"> </w:t>
      </w:r>
      <w:r w:rsidR="00F87B85">
        <w:t xml:space="preserve">individuals </w:t>
      </w:r>
      <w:r w:rsidR="00466206">
        <w:t xml:space="preserve">with </w:t>
      </w:r>
      <w:r w:rsidR="00466206" w:rsidRPr="00A924BC">
        <w:rPr>
          <w:rFonts w:hint="eastAsia"/>
        </w:rPr>
        <w:t>ADHD</w:t>
      </w:r>
      <w:r w:rsidR="00466206" w:rsidRPr="00A924BC">
        <w:t xml:space="preserve"> </w:t>
      </w:r>
      <w:r w:rsidR="004D3138" w:rsidRPr="00A924BC">
        <w:rPr>
          <w:rFonts w:hint="eastAsia"/>
        </w:rPr>
        <w:t xml:space="preserve">have lower task-related striatal activation compared to healthy subjects </w:t>
      </w:r>
      <w:r w:rsidR="004D3138">
        <w:t>(</w:t>
      </w:r>
      <w:r w:rsidR="004D3138" w:rsidRPr="00A924BC">
        <w:rPr>
          <w:rFonts w:hint="eastAsia"/>
        </w:rPr>
        <w:t>t(162)</w:t>
      </w:r>
      <w:r w:rsidR="004D3138">
        <w:t xml:space="preserve"> </w:t>
      </w:r>
      <w:r w:rsidR="004D3138" w:rsidRPr="00A924BC">
        <w:rPr>
          <w:rFonts w:hint="eastAsia"/>
        </w:rPr>
        <w:t>=−2.32, p=0.02</w:t>
      </w:r>
      <w:r w:rsidR="004D3138">
        <w:t>)</w:t>
      </w:r>
      <w:r w:rsidR="004D3138" w:rsidRPr="00A924BC">
        <w:t xml:space="preserve">. </w:t>
      </w:r>
      <w:r w:rsidR="004E22D8">
        <w:t>T</w:t>
      </w:r>
      <w:r w:rsidR="004D3138" w:rsidRPr="00A924BC">
        <w:t>he</w:t>
      </w:r>
      <w:r w:rsidR="004D3138">
        <w:t xml:space="preserve"> study</w:t>
      </w:r>
      <w:r w:rsidR="004E22D8">
        <w:t>,</w:t>
      </w:r>
      <w:r w:rsidR="004E22D8" w:rsidRPr="004E22D8">
        <w:t xml:space="preserve"> </w:t>
      </w:r>
      <w:r w:rsidR="004E22D8">
        <w:t xml:space="preserve">however, </w:t>
      </w:r>
      <w:r w:rsidR="004D3138">
        <w:t xml:space="preserve">did not reveal a significant effect of the </w:t>
      </w:r>
      <w:r w:rsidR="004D3138" w:rsidRPr="006C6E19">
        <w:rPr>
          <w:i/>
        </w:rPr>
        <w:t>DAT1</w:t>
      </w:r>
      <w:r w:rsidR="004D3138">
        <w:t xml:space="preserve"> haplotype on striatal activation during reward anticipation (</w:t>
      </w:r>
      <w:proofErr w:type="gramStart"/>
      <w:r w:rsidR="004D3138" w:rsidRPr="00A924BC">
        <w:rPr>
          <w:rFonts w:hint="eastAsia"/>
        </w:rPr>
        <w:t>F(</w:t>
      </w:r>
      <w:proofErr w:type="gramEnd"/>
      <w:r w:rsidR="004D3138" w:rsidRPr="00A924BC">
        <w:rPr>
          <w:rFonts w:hint="eastAsia"/>
        </w:rPr>
        <w:t>3,158)</w:t>
      </w:r>
      <w:r w:rsidR="004D3138">
        <w:t xml:space="preserve"> </w:t>
      </w:r>
      <w:r w:rsidR="004D3138" w:rsidRPr="00A924BC">
        <w:rPr>
          <w:rFonts w:hint="eastAsia"/>
        </w:rPr>
        <w:t>=0.24, p=0.63</w:t>
      </w:r>
      <w:r w:rsidR="004D3138">
        <w:t>)</w:t>
      </w:r>
      <w:r w:rsidR="004D3138" w:rsidRPr="00A924BC">
        <w:rPr>
          <w:rFonts w:hint="eastAsia"/>
        </w:rPr>
        <w:t>.</w:t>
      </w:r>
    </w:p>
    <w:p w:rsidR="00C12916" w:rsidRDefault="00FB3215" w:rsidP="0027506B">
      <w:pPr>
        <w:spacing w:line="480" w:lineRule="auto"/>
      </w:pPr>
      <w:r>
        <w:t>In the current study we used</w:t>
      </w:r>
      <w:r w:rsidR="007E1F33" w:rsidRPr="007E1F33">
        <w:t xml:space="preserve"> an alternative method </w:t>
      </w:r>
      <w:r w:rsidR="008736E8">
        <w:t>to</w:t>
      </w:r>
      <w:r w:rsidR="008736E8" w:rsidRPr="007E1F33">
        <w:t xml:space="preserve"> </w:t>
      </w:r>
      <w:r w:rsidR="007E1F33" w:rsidRPr="007E1F33">
        <w:t>analyz</w:t>
      </w:r>
      <w:r w:rsidR="008736E8">
        <w:t>e</w:t>
      </w:r>
      <w:r w:rsidR="007E1F33" w:rsidRPr="007E1F33">
        <w:t xml:space="preserve"> the data</w:t>
      </w:r>
      <w:r w:rsidR="00D03E55">
        <w:t xml:space="preserve"> </w:t>
      </w:r>
      <w:r>
        <w:t xml:space="preserve">reported </w:t>
      </w:r>
      <w:r w:rsidR="00D03E55">
        <w:t>in Hoogman et</w:t>
      </w:r>
      <w:r w:rsidR="00514FF5">
        <w:t xml:space="preserve"> al.</w:t>
      </w:r>
      <w:r w:rsidR="00B90238">
        <w:t xml:space="preserve"> </w:t>
      </w:r>
      <w:r w:rsidR="00BC7D3B">
        <w:fldChar w:fldCharType="begin">
          <w:fldData xml:space="preserve">PEVuZE5vdGU+PENpdGUgRXhjbHVkZUF1dGg9IjEiPjxBdXRob3I+SG9vZ21hbjwvQXV0aG9yPjxZ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</w:fldData>
        </w:fldChar>
      </w:r>
      <w:r w:rsidR="00CD029A">
        <w:instrText xml:space="preserve"> ADDIN EN.CITE </w:instrText>
      </w:r>
      <w:r w:rsidR="00BC7D3B">
        <w:fldChar w:fldCharType="begin">
          <w:fldData xml:space="preserve">PEVuZE5vdGU+PENpdGUgRXhjbHVkZUF1dGg9IjEiPjxBdXRob3I+SG9vZ21hbjwvQXV0aG9yPjxZ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</w:fldData>
        </w:fldChar>
      </w:r>
      <w:r w:rsidR="00CD029A">
        <w:instrText xml:space="preserve"> ADDIN EN.CITE.DATA </w:instrText>
      </w:r>
      <w:r w:rsidR="00BC7D3B">
        <w:fldChar w:fldCharType="end"/>
      </w:r>
      <w:r w:rsidR="00BC7D3B">
        <w:fldChar w:fldCharType="separate"/>
      </w:r>
      <w:r w:rsidR="00CD029A">
        <w:rPr>
          <w:noProof/>
        </w:rPr>
        <w:t>(2013)</w:t>
      </w:r>
      <w:r w:rsidR="00BC7D3B">
        <w:fldChar w:fldCharType="end"/>
      </w:r>
      <w:r w:rsidR="007E1F33" w:rsidRPr="007E1F33">
        <w:t xml:space="preserve">, involving </w:t>
      </w:r>
      <w:r w:rsidR="007E1F33" w:rsidRPr="00DF52F0">
        <w:t>causal modeling</w:t>
      </w:r>
      <w:r w:rsidR="007E1F33" w:rsidRPr="007E1F33">
        <w:t>.</w:t>
      </w:r>
      <w:r w:rsidR="00C12916" w:rsidRPr="00C12916">
        <w:t xml:space="preserve"> </w:t>
      </w:r>
      <w:r w:rsidR="002C72ED" w:rsidRPr="007E1F33">
        <w:t>Bayesian Constraint-based Causal Discovery (BCCD) algorithm</w:t>
      </w:r>
      <w:r w:rsidR="002C72ED">
        <w:t xml:space="preserve"> </w:t>
      </w:r>
      <w:r w:rsidR="002C72ED">
        <w:fldChar w:fldCharType="begin"/>
      </w:r>
      <w:r w:rsidR="002C72ED">
        <w:instrText xml:space="preserve"> ADDIN EN.CITE &lt;EndNote&gt;&lt;Cite&gt;&lt;Author&gt;Claassen&lt;/Author&gt;&lt;Year&gt;2012&lt;/Year&gt;&lt;RecNum&gt;5&lt;/RecNum&gt;&lt;DisplayText&gt;(Claassen and Heskes 2012)&lt;/DisplayText&gt;&lt;record&gt;&lt;rec-number&gt;5&lt;/rec-number&gt;&lt;foreign-keys&gt;&lt;key app="EN" db-id="wrpxppwxg9vatmexa2pvzwapzzt2saw0evfw" timestamp="1413200446"&gt;5&lt;/key&gt;&lt;/foreign-keys&gt;&lt;ref-type name="Conference Proceedings"&gt;10&lt;/ref-type&gt;&lt;contributors&gt;&lt;authors&gt;&lt;author&gt;Claassen, Tom&lt;/author&gt;&lt;author&gt;Heskes, Tom&lt;/author&gt;&lt;/authors&gt;&lt;/contributors&gt;&lt;titles&gt;&lt;title&gt;A Bayesian approach to constraint based causal inference&lt;/title&gt;&lt;secondary-title&gt;Proceedings of the 28th Conference on Uncertainty in Artificial Intelligence &lt;/secondary-title&gt;&lt;/titles&gt;&lt;volume&gt;28&lt;/volume&gt;&lt;dates&gt;&lt;year&gt;2012&lt;/year&gt;&lt;/dates&gt;&lt;urls&gt;&lt;/urls&gt;&lt;/record&gt;&lt;/Cite&gt;&lt;/EndNote&gt;</w:instrText>
      </w:r>
      <w:r w:rsidR="002C72ED">
        <w:fldChar w:fldCharType="separate"/>
      </w:r>
      <w:r w:rsidR="002C72ED">
        <w:rPr>
          <w:noProof/>
        </w:rPr>
        <w:t>(Claassen and Heskes 2012)</w:t>
      </w:r>
      <w:r w:rsidR="002C72ED">
        <w:fldChar w:fldCharType="end"/>
      </w:r>
      <w:r w:rsidR="002C72ED">
        <w:t xml:space="preserve"> applied in this study learns </w:t>
      </w:r>
      <w:r w:rsidR="00524379">
        <w:t xml:space="preserve">a </w:t>
      </w:r>
      <w:r w:rsidR="002C72ED">
        <w:t xml:space="preserve">causal model from the observed data. </w:t>
      </w:r>
      <w:r w:rsidR="009D02DD">
        <w:t xml:space="preserve">This </w:t>
      </w:r>
      <w:r w:rsidR="009D02DD">
        <w:lastRenderedPageBreak/>
        <w:t>method focuses</w:t>
      </w:r>
      <w:r w:rsidR="00C12916">
        <w:t xml:space="preserve"> on the exploratory analysis of </w:t>
      </w:r>
      <w:r w:rsidR="00B764DE">
        <w:t xml:space="preserve">the </w:t>
      </w:r>
      <w:r w:rsidR="00C12916">
        <w:t>data</w:t>
      </w:r>
      <w:r w:rsidR="00B764DE">
        <w:t xml:space="preserve">, </w:t>
      </w:r>
      <w:r w:rsidR="00C12916">
        <w:t>suggest</w:t>
      </w:r>
      <w:r w:rsidR="00B764DE">
        <w:t>ing</w:t>
      </w:r>
      <w:r w:rsidR="00C12916">
        <w:t xml:space="preserve"> probable causal dependencies and </w:t>
      </w:r>
      <w:r>
        <w:t>providing novel hypotheses for further testing</w:t>
      </w:r>
      <w:r w:rsidR="00C12916">
        <w:t>. Th</w:t>
      </w:r>
      <w:r>
        <w:t>e causal modeling</w:t>
      </w:r>
      <w:r w:rsidR="00C12916">
        <w:t xml:space="preserve"> approach has several advantages </w:t>
      </w:r>
      <w:r>
        <w:t>over</w:t>
      </w:r>
      <w:r w:rsidR="00C12916">
        <w:t xml:space="preserve"> standard </w:t>
      </w:r>
      <w:r>
        <w:t xml:space="preserve">analysis </w:t>
      </w:r>
      <w:r w:rsidR="00C12916">
        <w:t xml:space="preserve">techniques. First, it provides an opportunity to learn the causes and effects from data. Second, it detects </w:t>
      </w:r>
      <w:r w:rsidR="00820482">
        <w:t xml:space="preserve">whether </w:t>
      </w:r>
      <w:r w:rsidR="00C12916">
        <w:t>the dependency between variables is direct or mediated through other variables. Third, it can visualize the results in the form of a graph that makes the interpretation of the results easier.</w:t>
      </w:r>
      <w:r w:rsidR="00C12916" w:rsidRPr="007E1F33">
        <w:t xml:space="preserve"> </w:t>
      </w:r>
    </w:p>
    <w:p w:rsidR="00D81FAF" w:rsidRDefault="000418DA" w:rsidP="0027506B">
      <w:pPr>
        <w:pStyle w:val="Heading1"/>
        <w:numPr>
          <w:ilvl w:val="0"/>
          <w:numId w:val="0"/>
        </w:numPr>
        <w:spacing w:line="480" w:lineRule="auto"/>
      </w:pPr>
      <w:r>
        <w:t>Materials and Methods</w:t>
      </w:r>
    </w:p>
    <w:p w:rsidR="00324CE3" w:rsidRDefault="00324CE3" w:rsidP="00324CE3">
      <w:pPr>
        <w:pStyle w:val="Heading2"/>
        <w:numPr>
          <w:ilvl w:val="0"/>
          <w:numId w:val="0"/>
        </w:numPr>
        <w:spacing w:line="480" w:lineRule="auto"/>
      </w:pPr>
      <w:r>
        <w:t>Participants</w:t>
      </w:r>
    </w:p>
    <w:p w:rsidR="00324CE3" w:rsidRDefault="00324CE3" w:rsidP="00324CE3">
      <w:pPr>
        <w:spacing w:line="480" w:lineRule="auto"/>
      </w:pPr>
      <w:r>
        <w:t xml:space="preserve">The study included 164 participants, 87 </w:t>
      </w:r>
      <w:r w:rsidRPr="006D491B">
        <w:t xml:space="preserve">patients and 77 control subjects from </w:t>
      </w:r>
      <w:r w:rsidRPr="00324CE3">
        <w:t xml:space="preserve">the Dutch chapter of the International </w:t>
      </w:r>
      <w:proofErr w:type="spellStart"/>
      <w:r w:rsidRPr="00324CE3">
        <w:t>Multicentre</w:t>
      </w:r>
      <w:proofErr w:type="spellEnd"/>
      <w:r w:rsidRPr="00324CE3">
        <w:t xml:space="preserve"> persistent ADHD </w:t>
      </w:r>
      <w:proofErr w:type="spellStart"/>
      <w:r w:rsidRPr="00324CE3">
        <w:t>CollaboraTion</w:t>
      </w:r>
      <w:proofErr w:type="spellEnd"/>
      <w:r w:rsidRPr="00324CE3">
        <w:t xml:space="preserve"> (</w:t>
      </w:r>
      <w:proofErr w:type="spellStart"/>
      <w:r w:rsidRPr="00324CE3">
        <w:t>IMpACT</w:t>
      </w:r>
      <w:proofErr w:type="spellEnd"/>
      <w:r w:rsidRPr="00324CE3">
        <w:t xml:space="preserve">) </w:t>
      </w:r>
      <w:r w:rsidRPr="00324CE3">
        <w:fldChar w:fldCharType="begin">
          <w:fldData xml:space="preserve">PEVuZE5vdGU+PENpdGU+PEF1dGhvcj5GcmFua2U8L0F1dGhvcj48WWVhcj4yMDEwPC9ZZWFyPjxS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==
</w:fldData>
        </w:fldChar>
      </w:r>
      <w:r w:rsidRPr="00324CE3">
        <w:instrText xml:space="preserve"> ADDIN EN.CITE </w:instrText>
      </w:r>
      <w:r w:rsidRPr="00324CE3">
        <w:fldChar w:fldCharType="begin">
          <w:fldData xml:space="preserve">PEVuZE5vdGU+PENpdGU+PEF1dGhvcj5GcmFua2U8L0F1dGhvcj48WWVhcj4yMDEwPC9ZZWFyPjxS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==
</w:fldData>
        </w:fldChar>
      </w:r>
      <w:r w:rsidRPr="00324CE3">
        <w:instrText xml:space="preserve"> ADDIN EN.CITE.DATA </w:instrText>
      </w:r>
      <w:r w:rsidRPr="00324CE3">
        <w:fldChar w:fldCharType="end"/>
      </w:r>
      <w:r w:rsidRPr="00324CE3">
        <w:fldChar w:fldCharType="separate"/>
      </w:r>
      <w:r w:rsidRPr="00324CE3">
        <w:t>(Franke et al., 2010)</w:t>
      </w:r>
      <w:r w:rsidRPr="00324CE3">
        <w:fldChar w:fldCharType="end"/>
      </w:r>
      <w:r w:rsidRPr="006D491B">
        <w:t>. Patients and controls represented two age-, gender</w:t>
      </w:r>
      <w:r>
        <w:t xml:space="preserve">-, and IQ-comparable groups. </w:t>
      </w:r>
      <w:r>
        <w:rPr>
          <w:rFonts w:hint="eastAsia"/>
        </w:rPr>
        <w:t>A</w:t>
      </w:r>
      <w:r>
        <w:t xml:space="preserve">ll subjects participated in </w:t>
      </w:r>
      <w:r w:rsidRPr="00276656">
        <w:rPr>
          <w:rFonts w:hint="eastAsia"/>
        </w:rPr>
        <w:t>cognitive testing and neuroimaging.</w:t>
      </w:r>
      <w:r>
        <w:t xml:space="preserve"> Twenty-seven of the patients who underwent the tests were medication-</w:t>
      </w:r>
      <w:r w:rsidRPr="00592418">
        <w:t>na</w:t>
      </w:r>
      <w:r>
        <w:t>i</w:t>
      </w:r>
      <w:r w:rsidRPr="00592418">
        <w:t>ve</w:t>
      </w:r>
      <w:r>
        <w:t xml:space="preserve">. The rest used medication and had to withdraw it from 24 hours before the experiments. Patients were also asked to refrain from smoking and drinking coffee before and during testing. </w:t>
      </w:r>
      <w:r w:rsidRPr="006D491B">
        <w:t xml:space="preserve">Diagnostic work-up of the patients and controls </w:t>
      </w:r>
      <w:r>
        <w:t>has been</w:t>
      </w:r>
      <w:r w:rsidRPr="006D491B">
        <w:t xml:space="preserve"> described elsewhere </w:t>
      </w:r>
      <w:r>
        <w:fldChar w:fldCharType="begin">
          <w:fldData xml:space="preserve">PEVuZE5vdGU+PENpdGU+PEF1dGhvcj5Ib29nbWFuPC9BdXRob3I+PFllYXI+MjAxMzwvWWVhcj48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</w:fldData>
        </w:fldChar>
      </w:r>
      <w:r>
        <w:instrText xml:space="preserve"> ADDIN EN.CITE </w:instrText>
      </w:r>
      <w:r>
        <w:fldChar w:fldCharType="begin">
          <w:fldData xml:space="preserve">PEVuZE5vdGU+PENpdGU+PEF1dGhvcj5Ib29nbWFuPC9BdXRob3I+PFllYXI+MjAxMzwvWWVhcj48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</w:fldData>
        </w:fldChar>
      </w:r>
      <w:r>
        <w:instrText xml:space="preserve"> ADDIN EN.CITE.DATA </w:instrText>
      </w:r>
      <w:r>
        <w:fldChar w:fldCharType="end"/>
      </w:r>
      <w:r>
        <w:fldChar w:fldCharType="separate"/>
      </w:r>
      <w:r>
        <w:t>(Hoogman et al., 2013)</w:t>
      </w:r>
      <w:r>
        <w:fldChar w:fldCharType="end"/>
      </w:r>
      <w:r w:rsidRPr="006D491B">
        <w:t xml:space="preserve">. Shortly, </w:t>
      </w:r>
      <w:r w:rsidRPr="00324CE3">
        <w:t xml:space="preserve">patients were included if they met DSM-IV-TR criteria for ADHD in childhood as well as adulthood. </w:t>
      </w:r>
      <w:r w:rsidR="00524379">
        <w:t>P</w:t>
      </w:r>
      <w:r w:rsidRPr="00324CE3">
        <w:t xml:space="preserve">articipants were assessed using the Diagnostic Interview for Adult ADHD (DIVA) </w:t>
      </w:r>
      <w:r w:rsidRPr="00324CE3">
        <w:fldChar w:fldCharType="begin"/>
      </w:r>
      <w:r w:rsidRPr="00324CE3">
        <w:instrText xml:space="preserve"> ADDIN EN.CITE &lt;EndNote&gt;&lt;Cite&gt;&lt;Author&gt;Kooij&lt;/Author&gt;&lt;Year&gt;2010&lt;/Year&gt;&lt;RecNum&gt;48&lt;/RecNum&gt;&lt;DisplayText&gt;(Kooij 2010)&lt;/DisplayText&gt;&lt;record&gt;&lt;rec-number&gt;48&lt;/rec-number&gt;&lt;foreign-keys&gt;&lt;key app="EN" db-id="wrpxppwxg9vatmexa2pvzwapzzt2saw0evfw" timestamp="1413206687"&gt;48&lt;/key&gt;&lt;/foreign-keys&gt;&lt;ref-type name="Book"&gt;6&lt;/ref-type&gt;&lt;contributors&gt;&lt;authors&gt;&lt;author&gt;Kooij, JJ Sandra&lt;/author&gt;&lt;/authors&gt;&lt;/contributors&gt;&lt;titles&gt;&lt;title&gt;Adult ADHD: Diagnostic assessment and treatment&lt;/title&gt;&lt;/titles&gt;&lt;dates&gt;&lt;year&gt;2010&lt;/year&gt;&lt;/dates&gt;&lt;pub-location&gt;Amsterdam&lt;/pub-location&gt;&lt;publisher&gt;Springer&lt;/publisher&gt;&lt;isbn&gt;1447141385&lt;/isbn&gt;&lt;urls&gt;&lt;/urls&gt;&lt;/record&gt;&lt;/Cite&gt;&lt;/EndNote&gt;</w:instrText>
      </w:r>
      <w:r w:rsidRPr="00324CE3">
        <w:fldChar w:fldCharType="separate"/>
      </w:r>
      <w:r w:rsidRPr="00324CE3">
        <w:t>(Kooij 2010)</w:t>
      </w:r>
      <w:r w:rsidRPr="00324CE3">
        <w:fldChar w:fldCharType="end"/>
      </w:r>
      <w:r w:rsidRPr="00324CE3">
        <w:t xml:space="preserve"> to confirm clinical diagnosis.</w:t>
      </w:r>
      <w:r w:rsidR="009927EC">
        <w:t xml:space="preserve"> </w:t>
      </w:r>
      <w:r w:rsidRPr="00324CE3">
        <w:t xml:space="preserve">In addition, a quantitative measure of clinical symptoms was obtained using the ADHD-DSM-IV Self Rating scale </w:t>
      </w:r>
      <w:r w:rsidRPr="00324CE3">
        <w:fldChar w:fldCharType="begin">
          <w:fldData xml:space="preserve">PEVuZE5vdGU+PENpdGU+PEF1dGhvcj5Lb29pajwvQXV0aG9yPjxZZWFyPjIwMDU8L1llYXI+PFJl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</w:fldData>
        </w:fldChar>
      </w:r>
      <w:r w:rsidRPr="00324CE3">
        <w:instrText xml:space="preserve"> ADDIN EN.CITE </w:instrText>
      </w:r>
      <w:r w:rsidRPr="00324CE3">
        <w:fldChar w:fldCharType="begin">
          <w:fldData xml:space="preserve">PEVuZE5vdGU+PENpdGU+PEF1dGhvcj5Lb29pajwvQXV0aG9yPjxZZWFyPjIwMDU8L1llYXI+PFJl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</w:fldData>
        </w:fldChar>
      </w:r>
      <w:r w:rsidRPr="00324CE3">
        <w:instrText xml:space="preserve"> ADDIN EN.CITE.DATA </w:instrText>
      </w:r>
      <w:r w:rsidRPr="00324CE3">
        <w:fldChar w:fldCharType="end"/>
      </w:r>
      <w:r w:rsidRPr="00324CE3">
        <w:fldChar w:fldCharType="separate"/>
      </w:r>
      <w:r w:rsidRPr="00324CE3">
        <w:t>(Kooij et al., 2005)</w:t>
      </w:r>
      <w:r w:rsidRPr="00324CE3">
        <w:fldChar w:fldCharType="end"/>
      </w:r>
      <w:r w:rsidRPr="00324CE3">
        <w:t>. Additional measures included IQ (using 2 subtests of the Wechsler Adult Intelligence Scale-III), smoking behavior (self-report), and medication status (self-report).</w:t>
      </w:r>
    </w:p>
    <w:p w:rsidR="009927EC" w:rsidRPr="00F35CA5" w:rsidRDefault="009927EC" w:rsidP="00324CE3">
      <w:pPr>
        <w:spacing w:line="480" w:lineRule="auto"/>
        <w:rPr>
          <w:sz w:val="24"/>
        </w:rPr>
      </w:pPr>
      <w:r w:rsidRPr="00F35CA5">
        <w:rPr>
          <w:rFonts w:cs="Arial"/>
          <w:color w:val="2E2E2E"/>
          <w:szCs w:val="20"/>
          <w:shd w:val="clear" w:color="auto" w:fill="FFFFFF"/>
        </w:rPr>
        <w:lastRenderedPageBreak/>
        <w:t>Exclusion criteria for participants were psychosis, addiction in the last 6 months, current</w:t>
      </w:r>
      <w:r w:rsidRPr="00F35CA5">
        <w:rPr>
          <w:rStyle w:val="apple-converted-space"/>
          <w:rFonts w:cs="Arial"/>
          <w:color w:val="2E2E2E"/>
          <w:szCs w:val="20"/>
          <w:shd w:val="clear" w:color="auto" w:fill="FFFFFF"/>
        </w:rPr>
        <w:t> </w:t>
      </w:r>
      <w:r w:rsidRPr="00F35CA5">
        <w:rPr>
          <w:rFonts w:cs="Arial"/>
          <w:szCs w:val="20"/>
          <w:bdr w:val="none" w:sz="0" w:space="0" w:color="auto" w:frame="1"/>
          <w:shd w:val="clear" w:color="auto" w:fill="FFFFFF"/>
        </w:rPr>
        <w:t>major depression</w:t>
      </w:r>
      <w:r w:rsidRPr="00F35CA5">
        <w:rPr>
          <w:sz w:val="24"/>
        </w:rPr>
        <w:t xml:space="preserve"> </w:t>
      </w:r>
      <w:r w:rsidRPr="00F35CA5">
        <w:rPr>
          <w:rFonts w:cs="Arial"/>
          <w:color w:val="2E2E2E"/>
          <w:szCs w:val="20"/>
          <w:shd w:val="clear" w:color="auto" w:fill="FFFFFF"/>
        </w:rPr>
        <w:t>(assessed with SCID-I), full-scale IQ estimate less than 70 (</w:t>
      </w:r>
      <w:r w:rsidRPr="00F35CA5">
        <w:rPr>
          <w:rFonts w:cs="Arial"/>
          <w:szCs w:val="20"/>
          <w:bdr w:val="none" w:sz="0" w:space="0" w:color="auto" w:frame="1"/>
          <w:shd w:val="clear" w:color="auto" w:fill="FFFFFF"/>
        </w:rPr>
        <w:t>Wechsler Adult Intelligence Scale</w:t>
      </w:r>
      <w:r w:rsidRPr="00F35CA5">
        <w:rPr>
          <w:rFonts w:cs="Arial"/>
          <w:color w:val="2E2E2E"/>
          <w:szCs w:val="20"/>
          <w:shd w:val="clear" w:color="auto" w:fill="FFFFFF"/>
        </w:rPr>
        <w:t>-III), neurological disorders,</w:t>
      </w:r>
      <w:r w:rsidRPr="00F35CA5">
        <w:rPr>
          <w:rStyle w:val="apple-converted-space"/>
          <w:rFonts w:cs="Arial"/>
          <w:color w:val="2E2E2E"/>
          <w:szCs w:val="20"/>
          <w:shd w:val="clear" w:color="auto" w:fill="FFFFFF"/>
        </w:rPr>
        <w:t> </w:t>
      </w:r>
      <w:r w:rsidRPr="00F35CA5">
        <w:rPr>
          <w:rFonts w:cs="Arial"/>
          <w:szCs w:val="20"/>
          <w:bdr w:val="none" w:sz="0" w:space="0" w:color="auto" w:frame="1"/>
          <w:shd w:val="clear" w:color="auto" w:fill="FFFFFF"/>
        </w:rPr>
        <w:t>sensorimotor</w:t>
      </w:r>
      <w:r w:rsidRPr="00F35CA5">
        <w:rPr>
          <w:rStyle w:val="apple-converted-space"/>
          <w:rFonts w:cs="Arial"/>
          <w:color w:val="2E2E2E"/>
          <w:szCs w:val="20"/>
          <w:shd w:val="clear" w:color="auto" w:fill="FFFFFF"/>
        </w:rPr>
        <w:t> </w:t>
      </w:r>
      <w:r w:rsidRPr="00F35CA5">
        <w:rPr>
          <w:rFonts w:cs="Arial"/>
          <w:color w:val="2E2E2E"/>
          <w:szCs w:val="20"/>
          <w:shd w:val="clear" w:color="auto" w:fill="FFFFFF"/>
        </w:rPr>
        <w:t>handicaps, non-Caucasian ethnicity</w:t>
      </w:r>
      <w:r w:rsidR="00524379">
        <w:rPr>
          <w:rFonts w:cs="Arial"/>
          <w:color w:val="2E2E2E"/>
          <w:szCs w:val="20"/>
          <w:shd w:val="clear" w:color="auto" w:fill="FFFFFF"/>
        </w:rPr>
        <w:t>,</w:t>
      </w:r>
      <w:r w:rsidRPr="00F35CA5">
        <w:rPr>
          <w:rFonts w:cs="Arial"/>
          <w:color w:val="2E2E2E"/>
          <w:szCs w:val="20"/>
          <w:shd w:val="clear" w:color="auto" w:fill="FFFFFF"/>
        </w:rPr>
        <w:t xml:space="preserve"> and medication use other than </w:t>
      </w:r>
      <w:proofErr w:type="spellStart"/>
      <w:r w:rsidRPr="00F35CA5">
        <w:rPr>
          <w:rFonts w:cs="Arial"/>
          <w:color w:val="2E2E2E"/>
          <w:szCs w:val="20"/>
          <w:shd w:val="clear" w:color="auto" w:fill="FFFFFF"/>
        </w:rPr>
        <w:t>psychostimulants</w:t>
      </w:r>
      <w:proofErr w:type="spellEnd"/>
      <w:r w:rsidRPr="00F35CA5">
        <w:rPr>
          <w:rFonts w:cs="Arial"/>
          <w:color w:val="2E2E2E"/>
          <w:szCs w:val="20"/>
          <w:shd w:val="clear" w:color="auto" w:fill="FFFFFF"/>
        </w:rPr>
        <w:t xml:space="preserve"> or</w:t>
      </w:r>
      <w:r w:rsidRPr="00F35CA5">
        <w:rPr>
          <w:rStyle w:val="apple-converted-space"/>
          <w:rFonts w:cs="Arial"/>
          <w:color w:val="2E2E2E"/>
          <w:szCs w:val="20"/>
          <w:shd w:val="clear" w:color="auto" w:fill="FFFFFF"/>
        </w:rPr>
        <w:t> </w:t>
      </w:r>
      <w:proofErr w:type="spellStart"/>
      <w:r w:rsidRPr="00F35CA5">
        <w:rPr>
          <w:rFonts w:cs="Arial"/>
          <w:szCs w:val="20"/>
          <w:bdr w:val="none" w:sz="0" w:space="0" w:color="auto" w:frame="1"/>
          <w:shd w:val="clear" w:color="auto" w:fill="FFFFFF"/>
        </w:rPr>
        <w:t>atomoxetine</w:t>
      </w:r>
      <w:proofErr w:type="spellEnd"/>
      <w:r w:rsidRPr="00F35CA5">
        <w:rPr>
          <w:rFonts w:cs="Arial"/>
          <w:color w:val="2E2E2E"/>
          <w:szCs w:val="20"/>
          <w:shd w:val="clear" w:color="auto" w:fill="FFFFFF"/>
        </w:rPr>
        <w:t>. Additional exclusion criteria for comparison subjects were a current or past neurological or psychiatric disorder according to SCID-I.</w:t>
      </w:r>
    </w:p>
    <w:p w:rsidR="00324CE3" w:rsidRDefault="00F87B85" w:rsidP="00324CE3">
      <w:pPr>
        <w:pStyle w:val="Heading2"/>
        <w:numPr>
          <w:ilvl w:val="0"/>
          <w:numId w:val="0"/>
        </w:numPr>
        <w:spacing w:line="480" w:lineRule="auto"/>
      </w:pPr>
      <w:r>
        <w:t>Experiment</w:t>
      </w:r>
      <w:r w:rsidR="00324CE3">
        <w:t xml:space="preserve"> description</w:t>
      </w:r>
    </w:p>
    <w:p w:rsidR="000418DA" w:rsidRDefault="000418DA" w:rsidP="0027506B">
      <w:pPr>
        <w:spacing w:line="480" w:lineRule="auto"/>
        <w:rPr>
          <w:rFonts w:eastAsia="SimSun" w:cs="Times New Roman"/>
          <w:szCs w:val="24"/>
        </w:rPr>
      </w:pPr>
      <w:r>
        <w:t xml:space="preserve">In order to evaluate </w:t>
      </w:r>
      <w:r w:rsidR="00CB246E">
        <w:rPr>
          <w:color w:val="000000" w:themeColor="text1"/>
        </w:rPr>
        <w:t>striatal</w:t>
      </w:r>
      <w:r w:rsidR="00CB246E" w:rsidRPr="006B3355">
        <w:rPr>
          <w:color w:val="000000" w:themeColor="text1"/>
        </w:rPr>
        <w:t xml:space="preserve"> </w:t>
      </w:r>
      <w:r>
        <w:t>activation in response to the reward stimulus</w:t>
      </w:r>
      <w:r w:rsidR="00201653">
        <w:t>,</w:t>
      </w:r>
      <w:r>
        <w:t xml:space="preserve"> Hoogman </w:t>
      </w:r>
      <w:r w:rsidR="00201653">
        <w:t>and coworkers</w:t>
      </w:r>
      <w:r w:rsidR="004D68AC">
        <w:t xml:space="preserve"> </w:t>
      </w:r>
      <w:r w:rsidR="00BC7D3B">
        <w:fldChar w:fldCharType="begin">
          <w:fldData xml:space="preserve">PEVuZE5vdGU+PENpdGUgRXhjbHVkZUF1dGg9IjEiPjxBdXRob3I+SG9vZ21hbjwvQXV0aG9yPjxZ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</w:fldData>
        </w:fldChar>
      </w:r>
      <w:r w:rsidR="00CD029A">
        <w:instrText xml:space="preserve"> ADDIN EN.CITE </w:instrText>
      </w:r>
      <w:r w:rsidR="00BC7D3B">
        <w:fldChar w:fldCharType="begin">
          <w:fldData xml:space="preserve">PEVuZE5vdGU+PENpdGUgRXhjbHVkZUF1dGg9IjEiPjxBdXRob3I+SG9vZ21hbjwvQXV0aG9yPjxZ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</w:fldData>
        </w:fldChar>
      </w:r>
      <w:r w:rsidR="00CD029A">
        <w:instrText xml:space="preserve"> ADDIN EN.CITE.DATA </w:instrText>
      </w:r>
      <w:r w:rsidR="00BC7D3B">
        <w:fldChar w:fldCharType="end"/>
      </w:r>
      <w:r w:rsidR="00BC7D3B">
        <w:fldChar w:fldCharType="separate"/>
      </w:r>
      <w:r w:rsidR="00CD029A">
        <w:rPr>
          <w:noProof/>
        </w:rPr>
        <w:t>(2013)</w:t>
      </w:r>
      <w:r w:rsidR="00BC7D3B">
        <w:fldChar w:fldCharType="end"/>
      </w:r>
      <w:r>
        <w:t xml:space="preserve"> performed a </w:t>
      </w:r>
      <w:r w:rsidR="009D02DD">
        <w:t>set of experiments involving</w:t>
      </w:r>
      <w:r w:rsidR="002D4A4F">
        <w:t xml:space="preserve"> </w:t>
      </w:r>
      <w:r w:rsidR="00B71638">
        <w:t>the</w:t>
      </w:r>
      <w:r w:rsidR="009D02DD">
        <w:t xml:space="preserve"> </w:t>
      </w:r>
      <w:r w:rsidR="00201653">
        <w:t xml:space="preserve">MID </w:t>
      </w:r>
      <w:r>
        <w:t xml:space="preserve">task </w:t>
      </w:r>
      <w:r w:rsidR="00BC7D3B">
        <w:fldChar w:fldCharType="begin"/>
      </w:r>
      <w:r w:rsidR="00CD029A">
        <w:instrText xml:space="preserve"> ADDIN EN.CITE &lt;EndNote&gt;&lt;Cite&gt;&lt;Author&gt;Knutson&lt;/Author&gt;&lt;Year&gt;2001&lt;/Year&gt;&lt;RecNum&gt;22&lt;/RecNum&gt;&lt;DisplayText&gt;(Knutson et al., 2001)&lt;/DisplayText&gt;&lt;record&gt;&lt;rec-number&gt;22&lt;/rec-number&gt;&lt;foreign-keys&gt;&lt;key app="EN" db-id="wrpxppwxg9vatmexa2pvzwapzzt2saw0evfw" timestamp="1413201412"&gt;22&lt;/key&gt;&lt;/foreign-keys&gt;&lt;ref-type name="Journal Article"&gt;17&lt;/ref-type&gt;&lt;contributors&gt;&lt;authors&gt;&lt;author&gt;Knutson, B.&lt;/author&gt;&lt;author&gt;Adams, C. M.&lt;/author&gt;&lt;author&gt;Fong, G. W.&lt;/author&gt;&lt;author&gt;Hommer, D.&lt;/author&gt;&lt;/authors&gt;&lt;/contributors&gt;&lt;auth-address&gt;Knutson, B&amp;#xD;NIAAA, NIH, Bldg 10,Room 6S240,MS 1610, Bethesda, MD 20892 USA&amp;#xD;NIAAA, NIH, Bldg 10,Room 6S240,MS 1610, Bethesda, MD 20892 USA&amp;#xD;NIAAA, NIH, Bethesda, MD 20892 USA&lt;/auth-address&gt;&lt;titles&gt;&lt;title&gt;Anticipation of increasing monetary reward selectively recruits nucleus accumbens&lt;/title&gt;&lt;secondary-title&gt;Journal of Neuroscience&lt;/secondary-title&gt;&lt;alt-title&gt;J Neurosci&lt;/alt-title&gt;&lt;/titles&gt;&lt;periodical&gt;&lt;full-title&gt;Journal of Neuroscience&lt;/full-title&gt;&lt;abbr-1&gt;J Neurosci&lt;/abbr-1&gt;&lt;/periodical&gt;&lt;alt-periodical&gt;&lt;full-title&gt;Journal of Neuroscience&lt;/full-title&gt;&lt;abbr-1&gt;J Neurosci&lt;/abbr-1&gt;&lt;/alt-periodical&gt;&lt;pages&gt;art. no.-RC159&lt;/pages&gt;&lt;volume&gt;21&lt;/volume&gt;&lt;number&gt;16&lt;/number&gt;&lt;keywords&gt;&lt;keyword&gt;nucleus accumbens&lt;/keyword&gt;&lt;keyword&gt;caudate&lt;/keyword&gt;&lt;keyword&gt;reward&lt;/keyword&gt;&lt;keyword&gt;anticipation&lt;/keyword&gt;&lt;keyword&gt;fmri&lt;/keyword&gt;&lt;keyword&gt;human&lt;/keyword&gt;&lt;keyword&gt;brain activity&lt;/keyword&gt;&lt;keyword&gt;human amygdala&lt;/keyword&gt;&lt;keyword&gt;basal ganglia&lt;/keyword&gt;&lt;keyword&gt;dopamine&lt;/keyword&gt;&lt;keyword&gt;fmri&lt;/keyword&gt;&lt;keyword&gt;activation&lt;/keyword&gt;&lt;keyword&gt;monkey&lt;/keyword&gt;&lt;keyword&gt;visualization&lt;/keyword&gt;&lt;keyword&gt;responses&lt;/keyword&gt;&lt;keyword&gt;striatum&lt;/keyword&gt;&lt;/keywords&gt;&lt;dates&gt;&lt;year&gt;2001&lt;/year&gt;&lt;pub-dates&gt;&lt;date&gt;Aug 15&lt;/date&gt;&lt;/pub-dates&gt;&lt;/dates&gt;&lt;isbn&gt;0270-6474&lt;/isbn&gt;&lt;accession-num&gt;WOS:000170318200001&lt;/accession-num&gt;&lt;urls&gt;&lt;related-urls&gt;&lt;url&gt;&amp;lt;Go to ISI&amp;gt;://WOS:000170318200001&lt;/url&gt;&lt;/related-urls&gt;&lt;/urls&gt;&lt;language&gt;English&lt;/language&gt;&lt;/record&gt;&lt;/Cite&gt;&lt;/EndNote&gt;</w:instrText>
      </w:r>
      <w:r w:rsidR="00BC7D3B">
        <w:fldChar w:fldCharType="separate"/>
      </w:r>
      <w:r w:rsidR="00CD029A">
        <w:rPr>
          <w:noProof/>
        </w:rPr>
        <w:t>(Knutson et al., 2001)</w:t>
      </w:r>
      <w:r w:rsidR="00BC7D3B">
        <w:fldChar w:fldCharType="end"/>
      </w:r>
      <w:r>
        <w:t xml:space="preserve">. </w:t>
      </w:r>
      <w:r w:rsidR="00201653">
        <w:t>While performing the task,</w:t>
      </w:r>
      <w:r>
        <w:t xml:space="preserve"> participants </w:t>
      </w:r>
      <w:r w:rsidR="00201653">
        <w:t xml:space="preserve">had to </w:t>
      </w:r>
      <w:r>
        <w:t xml:space="preserve">press </w:t>
      </w:r>
      <w:r w:rsidR="00201653">
        <w:t xml:space="preserve">a </w:t>
      </w:r>
      <w:r>
        <w:t>button as soon as possible, when see</w:t>
      </w:r>
      <w:r w:rsidR="00201653">
        <w:t>ing</w:t>
      </w:r>
      <w:r>
        <w:t xml:space="preserve"> a target </w:t>
      </w:r>
      <w:r w:rsidR="00201653">
        <w:t xml:space="preserve">on the </w:t>
      </w:r>
      <w:r>
        <w:t>screen. If do</w:t>
      </w:r>
      <w:r w:rsidR="002424CE">
        <w:t>ing so i</w:t>
      </w:r>
      <w:r>
        <w:t>n time, a reward</w:t>
      </w:r>
      <w:r w:rsidR="002424CE">
        <w:t xml:space="preserve"> </w:t>
      </w:r>
      <w:r w:rsidR="00B71638">
        <w:t xml:space="preserve">could </w:t>
      </w:r>
      <w:r w:rsidR="002424CE">
        <w:t>be earned</w:t>
      </w:r>
      <w:r>
        <w:t xml:space="preserve">. Prior to the target screen a reward cue screen </w:t>
      </w:r>
      <w:r w:rsidR="002424CE">
        <w:t xml:space="preserve">was </w:t>
      </w:r>
      <w:r>
        <w:t>shown, which indicate</w:t>
      </w:r>
      <w:r w:rsidR="002424CE">
        <w:t>d</w:t>
      </w:r>
      <w:r>
        <w:t xml:space="preserve"> if the reward </w:t>
      </w:r>
      <w:r w:rsidR="002424CE">
        <w:t xml:space="preserve">could </w:t>
      </w:r>
      <w:r>
        <w:t>be obtained or not. After each response</w:t>
      </w:r>
      <w:r w:rsidR="00E0238A">
        <w:t>,</w:t>
      </w:r>
      <w:r>
        <w:t xml:space="preserve"> the outcome </w:t>
      </w:r>
      <w:r w:rsidR="00E0238A">
        <w:t xml:space="preserve">was </w:t>
      </w:r>
      <w:r>
        <w:t xml:space="preserve">displayed. The participants </w:t>
      </w:r>
      <w:r w:rsidR="00E0238A">
        <w:t xml:space="preserve">could </w:t>
      </w:r>
      <w:r>
        <w:t>gain 1 Euro in the reward condition and no money during the non-reward condition, if they respond</w:t>
      </w:r>
      <w:r w:rsidR="00E0238A">
        <w:t>ed</w:t>
      </w:r>
      <w:r>
        <w:t xml:space="preserve"> between 270 and 500 </w:t>
      </w:r>
      <w:proofErr w:type="spellStart"/>
      <w:r>
        <w:t>ms</w:t>
      </w:r>
      <w:proofErr w:type="spellEnd"/>
      <w:r>
        <w:t xml:space="preserve"> after target onset.</w:t>
      </w:r>
      <w:r w:rsidR="00324CE3">
        <w:t xml:space="preserve">  </w:t>
      </w:r>
      <w:r w:rsidR="00DB6818" w:rsidRPr="00C27D61">
        <w:rPr>
          <w:rFonts w:eastAsia="SimSun" w:cs="Times New Roman"/>
          <w:szCs w:val="24"/>
        </w:rPr>
        <w:t>Whole brain imaging was performed with a 1.5 Tesla MR scanner (</w:t>
      </w:r>
      <w:proofErr w:type="spellStart"/>
      <w:r w:rsidR="00DB6818" w:rsidRPr="00C27D61">
        <w:rPr>
          <w:rFonts w:eastAsia="SimSun" w:cs="Times New Roman"/>
          <w:szCs w:val="24"/>
        </w:rPr>
        <w:t>Magnetom</w:t>
      </w:r>
      <w:proofErr w:type="spellEnd"/>
      <w:r w:rsidR="00DB6818" w:rsidRPr="00C27D61">
        <w:rPr>
          <w:rFonts w:eastAsia="SimSun" w:cs="Times New Roman"/>
          <w:szCs w:val="24"/>
        </w:rPr>
        <w:t xml:space="preserve"> </w:t>
      </w:r>
      <w:proofErr w:type="spellStart"/>
      <w:r w:rsidR="00DB6818" w:rsidRPr="00C27D61">
        <w:rPr>
          <w:rFonts w:eastAsia="SimSun" w:cs="Times New Roman"/>
          <w:szCs w:val="24"/>
        </w:rPr>
        <w:t>Avanto</w:t>
      </w:r>
      <w:proofErr w:type="spellEnd"/>
      <w:r w:rsidR="00DB6818" w:rsidRPr="00C27D61">
        <w:rPr>
          <w:rFonts w:eastAsia="SimSun" w:cs="Times New Roman"/>
          <w:szCs w:val="24"/>
        </w:rPr>
        <w:t>, Siemens Medical Systems, Erlangen, Germany) and a standard 8 channel head coil.</w:t>
      </w:r>
    </w:p>
    <w:p w:rsidR="008E7621" w:rsidRPr="00C27D61" w:rsidRDefault="008E7621" w:rsidP="0027506B">
      <w:pPr>
        <w:spacing w:line="480" w:lineRule="auto"/>
        <w:rPr>
          <w:sz w:val="20"/>
        </w:rPr>
      </w:pPr>
    </w:p>
    <w:p w:rsidR="00A40280" w:rsidRDefault="000418DA" w:rsidP="002C7CAE">
      <w:pPr>
        <w:pStyle w:val="Heading2"/>
        <w:numPr>
          <w:ilvl w:val="0"/>
          <w:numId w:val="0"/>
        </w:numPr>
        <w:spacing w:line="480" w:lineRule="auto"/>
      </w:pPr>
      <w:r>
        <w:t>Data description</w:t>
      </w:r>
    </w:p>
    <w:p w:rsidR="00B00E98" w:rsidRDefault="000418DA" w:rsidP="0027506B">
      <w:pPr>
        <w:spacing w:after="0" w:line="480" w:lineRule="auto"/>
      </w:pPr>
      <w:r>
        <w:t xml:space="preserve">To apply causal discovery using the BCCD algorithm, we selected </w:t>
      </w:r>
      <w:r w:rsidR="00540FE1">
        <w:t xml:space="preserve">the </w:t>
      </w:r>
      <w:r w:rsidR="00B00E98">
        <w:t xml:space="preserve">following </w:t>
      </w:r>
      <w:r>
        <w:t xml:space="preserve">seven </w:t>
      </w:r>
      <w:r w:rsidR="00B00E98">
        <w:t xml:space="preserve">variables </w:t>
      </w:r>
      <w:r w:rsidR="00E47EAE">
        <w:t xml:space="preserve">measured during the study </w:t>
      </w:r>
      <w:r>
        <w:t>that may influence</w:t>
      </w:r>
      <w:r w:rsidRPr="00A71FD6">
        <w:t xml:space="preserve"> </w:t>
      </w:r>
      <w:r w:rsidR="00CB246E">
        <w:rPr>
          <w:color w:val="000000" w:themeColor="text1"/>
        </w:rPr>
        <w:t>striatal</w:t>
      </w:r>
      <w:r w:rsidR="00CB246E" w:rsidRPr="006B3355">
        <w:rPr>
          <w:color w:val="000000" w:themeColor="text1"/>
        </w:rPr>
        <w:t xml:space="preserve"> </w:t>
      </w:r>
      <w:r w:rsidRPr="00A71FD6">
        <w:t>activation</w:t>
      </w:r>
      <w:r w:rsidR="00B00E98">
        <w:t>:</w:t>
      </w:r>
    </w:p>
    <w:p w:rsidR="000418DA" w:rsidRDefault="000418DA" w:rsidP="0027506B">
      <w:pPr>
        <w:pStyle w:val="ListParagraph"/>
        <w:numPr>
          <w:ilvl w:val="0"/>
          <w:numId w:val="5"/>
        </w:numPr>
        <w:spacing w:after="0" w:line="480" w:lineRule="auto"/>
      </w:pPr>
      <w:r>
        <w:t>Disease status</w:t>
      </w:r>
      <w:r w:rsidR="005179C7">
        <w:t xml:space="preserve"> (binary: </w:t>
      </w:r>
      <w:r w:rsidR="004F109D">
        <w:t>patient/control</w:t>
      </w:r>
      <w:r w:rsidR="005179C7">
        <w:t>)</w:t>
      </w:r>
      <w:r>
        <w:t>, describing whether a participant was a patient or a control.</w:t>
      </w:r>
    </w:p>
    <w:p w:rsidR="000418DA" w:rsidRPr="00592418" w:rsidRDefault="000418DA" w:rsidP="0027506B">
      <w:pPr>
        <w:pStyle w:val="ListParagraph"/>
        <w:numPr>
          <w:ilvl w:val="0"/>
          <w:numId w:val="5"/>
        </w:numPr>
        <w:spacing w:line="480" w:lineRule="auto"/>
      </w:pPr>
      <w:r>
        <w:t>Smoking behavior</w:t>
      </w:r>
      <w:r w:rsidR="005179C7">
        <w:t xml:space="preserve"> (</w:t>
      </w:r>
      <w:r w:rsidR="00DF7E2E">
        <w:t>binary: smoking/</w:t>
      </w:r>
      <w:r w:rsidR="005179C7">
        <w:t>no</w:t>
      </w:r>
      <w:r w:rsidR="00DF7E2E">
        <w:t>n</w:t>
      </w:r>
      <w:r w:rsidR="00540FE1">
        <w:t>-</w:t>
      </w:r>
      <w:r w:rsidR="00DF7E2E">
        <w:t>smoking</w:t>
      </w:r>
      <w:r w:rsidR="005179C7">
        <w:t>),</w:t>
      </w:r>
      <w:r>
        <w:t xml:space="preserve"> describing whether a participant was </w:t>
      </w:r>
      <w:r w:rsidR="00540FE1">
        <w:t xml:space="preserve">a </w:t>
      </w:r>
      <w:r>
        <w:t>smok</w:t>
      </w:r>
      <w:r w:rsidR="00540FE1">
        <w:t>er</w:t>
      </w:r>
      <w:r>
        <w:t xml:space="preserve"> or not. This variable was chosen, since smoking influences the dopamine </w:t>
      </w:r>
      <w:r w:rsidR="002C7CAE">
        <w:lastRenderedPageBreak/>
        <w:t>transmission</w:t>
      </w:r>
      <w:r>
        <w:t xml:space="preserve"> in the brain and can therefore influence the </w:t>
      </w:r>
      <w:r w:rsidR="004F109D">
        <w:t xml:space="preserve">results </w:t>
      </w:r>
      <w:r w:rsidR="004F109D" w:rsidRPr="00592418">
        <w:t>of the fMRI experiments</w:t>
      </w:r>
      <w:r w:rsidR="004D68AC">
        <w:t xml:space="preserve"> </w:t>
      </w:r>
      <w:r w:rsidR="00BC7D3B">
        <w:fldChar w:fldCharType="begin">
          <w:fldData xml:space="preserve">PEVuZE5vdGU+PENpdGU+PEF1dGhvcj5Ccm9keTwvQXV0aG9yPjxZZWFyPjIwMDY8L1llYXI+PFJl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</w:fldData>
        </w:fldChar>
      </w:r>
      <w:r w:rsidR="00CD029A">
        <w:instrText xml:space="preserve"> ADDIN EN.CITE </w:instrText>
      </w:r>
      <w:r w:rsidR="00BC7D3B">
        <w:fldChar w:fldCharType="begin">
          <w:fldData xml:space="preserve">PEVuZE5vdGU+PENpdGU+PEF1dGhvcj5Ccm9keTwvQXV0aG9yPjxZZWFyPjIwMDY8L1llYXI+PFJl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</w:fldData>
        </w:fldChar>
      </w:r>
      <w:r w:rsidR="00CD029A">
        <w:instrText xml:space="preserve"> ADDIN EN.CITE.DATA </w:instrText>
      </w:r>
      <w:r w:rsidR="00BC7D3B">
        <w:fldChar w:fldCharType="end"/>
      </w:r>
      <w:r w:rsidR="00BC7D3B">
        <w:fldChar w:fldCharType="separate"/>
      </w:r>
      <w:r w:rsidR="00CD029A">
        <w:rPr>
          <w:noProof/>
        </w:rPr>
        <w:t>(Brody 2006)</w:t>
      </w:r>
      <w:r w:rsidR="00BC7D3B">
        <w:fldChar w:fldCharType="end"/>
      </w:r>
      <w:r w:rsidR="004F109D" w:rsidRPr="00592418">
        <w:t>.</w:t>
      </w:r>
    </w:p>
    <w:p w:rsidR="000418DA" w:rsidRDefault="000418DA" w:rsidP="0027506B">
      <w:pPr>
        <w:pStyle w:val="ListParagraph"/>
        <w:numPr>
          <w:ilvl w:val="0"/>
          <w:numId w:val="5"/>
        </w:numPr>
        <w:spacing w:line="480" w:lineRule="auto"/>
      </w:pPr>
      <w:r w:rsidRPr="00592418">
        <w:t>Medication status</w:t>
      </w:r>
      <w:r w:rsidR="005179C7" w:rsidRPr="00592418">
        <w:t xml:space="preserve"> (</w:t>
      </w:r>
      <w:r w:rsidR="00DF7E2E" w:rsidRPr="00592418">
        <w:t xml:space="preserve">binary: </w:t>
      </w:r>
      <w:r w:rsidR="006D491B" w:rsidRPr="00592418">
        <w:t>na</w:t>
      </w:r>
      <w:r w:rsidR="006D491B">
        <w:t>i</w:t>
      </w:r>
      <w:r w:rsidR="006D491B" w:rsidRPr="00592418">
        <w:t>ve</w:t>
      </w:r>
      <w:r w:rsidR="005179C7" w:rsidRPr="00592418">
        <w:t>/no</w:t>
      </w:r>
      <w:r w:rsidR="00DF7E2E" w:rsidRPr="00592418">
        <w:t xml:space="preserve">t </w:t>
      </w:r>
      <w:r w:rsidR="006D491B" w:rsidRPr="00592418">
        <w:t>na</w:t>
      </w:r>
      <w:r w:rsidR="006D491B">
        <w:t>i</w:t>
      </w:r>
      <w:r w:rsidR="006D491B" w:rsidRPr="00592418">
        <w:t>ve</w:t>
      </w:r>
      <w:r w:rsidR="005179C7" w:rsidRPr="00592418">
        <w:t>)</w:t>
      </w:r>
      <w:r w:rsidRPr="00592418">
        <w:t xml:space="preserve">, describing whether a patient </w:t>
      </w:r>
      <w:r w:rsidR="006D491B">
        <w:t>had ever used medi</w:t>
      </w:r>
      <w:r w:rsidR="0024149F">
        <w:t>c</w:t>
      </w:r>
      <w:r w:rsidR="006D491B">
        <w:t>ation to treat his/her ADHD</w:t>
      </w:r>
      <w:r>
        <w:t xml:space="preserve">. </w:t>
      </w:r>
    </w:p>
    <w:p w:rsidR="00DF7E2E" w:rsidRPr="00592418" w:rsidRDefault="00084A3C" w:rsidP="0027506B">
      <w:pPr>
        <w:pStyle w:val="ListParagraph"/>
        <w:numPr>
          <w:ilvl w:val="0"/>
          <w:numId w:val="5"/>
        </w:numPr>
        <w:spacing w:line="480" w:lineRule="auto"/>
      </w:pPr>
      <w:r>
        <w:t>Hyperactivity/i</w:t>
      </w:r>
      <w:r w:rsidR="000418DA">
        <w:t>mpulsivity symptom score</w:t>
      </w:r>
      <w:r w:rsidR="005179C7">
        <w:t xml:space="preserve"> (discrete variable from 0 to 9)</w:t>
      </w:r>
      <w:r w:rsidR="000418DA">
        <w:t xml:space="preserve">, describing the </w:t>
      </w:r>
      <w:r w:rsidR="00774A1A">
        <w:t xml:space="preserve">self-reported </w:t>
      </w:r>
      <w:r w:rsidR="007E1E5A">
        <w:t>current presence</w:t>
      </w:r>
      <w:r w:rsidR="000418DA">
        <w:t xml:space="preserve"> of </w:t>
      </w:r>
      <w:r w:rsidR="007E1E5A">
        <w:t xml:space="preserve">the DSM-IV </w:t>
      </w:r>
      <w:r w:rsidR="000418DA">
        <w:t>hyperactivity</w:t>
      </w:r>
      <w:r>
        <w:t>/</w:t>
      </w:r>
      <w:r w:rsidR="000418DA">
        <w:t>impulsivity</w:t>
      </w:r>
      <w:r w:rsidR="007E1E5A">
        <w:t xml:space="preserve"> symptoms</w:t>
      </w:r>
      <w:r w:rsidR="00DF7E2E">
        <w:t xml:space="preserve">. </w:t>
      </w:r>
    </w:p>
    <w:p w:rsidR="004F109D" w:rsidRPr="00592418" w:rsidRDefault="000418DA" w:rsidP="0027506B">
      <w:pPr>
        <w:pStyle w:val="ListParagraph"/>
        <w:numPr>
          <w:ilvl w:val="0"/>
          <w:numId w:val="5"/>
        </w:numPr>
        <w:spacing w:line="480" w:lineRule="auto"/>
      </w:pPr>
      <w:r w:rsidRPr="00592418">
        <w:t>Attention</w:t>
      </w:r>
      <w:r w:rsidR="00774A1A">
        <w:t>-</w:t>
      </w:r>
      <w:r w:rsidRPr="00592418">
        <w:t>deficit symptoms score</w:t>
      </w:r>
      <w:r w:rsidR="00DF7E2E" w:rsidRPr="00592418">
        <w:t xml:space="preserve"> </w:t>
      </w:r>
      <w:r w:rsidR="005179C7" w:rsidRPr="00592418">
        <w:t>(discrete variable from 0 to 9)</w:t>
      </w:r>
      <w:r w:rsidRPr="00592418">
        <w:t xml:space="preserve">, describing the </w:t>
      </w:r>
      <w:r w:rsidR="00774A1A">
        <w:t xml:space="preserve">self-reported </w:t>
      </w:r>
      <w:r w:rsidR="007E1E5A">
        <w:t>current presence</w:t>
      </w:r>
      <w:r w:rsidRPr="00592418">
        <w:t xml:space="preserve"> of </w:t>
      </w:r>
      <w:r w:rsidR="007E1E5A">
        <w:t xml:space="preserve">the DSM-IV </w:t>
      </w:r>
      <w:r w:rsidR="00774A1A">
        <w:t>in</w:t>
      </w:r>
      <w:r w:rsidRPr="00592418">
        <w:t>attention</w:t>
      </w:r>
      <w:r w:rsidR="007E1E5A">
        <w:t xml:space="preserve"> symptoms</w:t>
      </w:r>
      <w:r w:rsidR="00774A1A">
        <w:t>.</w:t>
      </w:r>
    </w:p>
    <w:p w:rsidR="000418DA" w:rsidRDefault="00DF7E2E" w:rsidP="0027506B">
      <w:pPr>
        <w:pStyle w:val="ListParagraph"/>
        <w:numPr>
          <w:ilvl w:val="0"/>
          <w:numId w:val="5"/>
        </w:numPr>
        <w:spacing w:line="480" w:lineRule="auto"/>
      </w:pPr>
      <w:r>
        <w:t xml:space="preserve">Presence of </w:t>
      </w:r>
      <w:r w:rsidR="00DD567E">
        <w:t xml:space="preserve">the </w:t>
      </w:r>
      <w:r w:rsidRPr="006C6E19">
        <w:rPr>
          <w:i/>
        </w:rPr>
        <w:t>DAT1</w:t>
      </w:r>
      <w:r w:rsidR="000418DA">
        <w:t xml:space="preserve"> haplotype</w:t>
      </w:r>
      <w:r>
        <w:t xml:space="preserve"> (binary: presen</w:t>
      </w:r>
      <w:r w:rsidR="009D02DD">
        <w:t>t</w:t>
      </w:r>
      <w:r>
        <w:t xml:space="preserve"> /absen</w:t>
      </w:r>
      <w:r w:rsidR="009D02DD">
        <w:t>t</w:t>
      </w:r>
      <w:r>
        <w:t>)</w:t>
      </w:r>
      <w:r w:rsidR="000418DA">
        <w:t xml:space="preserve">, describing </w:t>
      </w:r>
      <w:r w:rsidR="00774A1A">
        <w:t xml:space="preserve">whether </w:t>
      </w:r>
      <w:r w:rsidR="000418DA">
        <w:t xml:space="preserve">a participant </w:t>
      </w:r>
      <w:r w:rsidR="00774A1A">
        <w:t xml:space="preserve">carried at least one copy of the 9-6 </w:t>
      </w:r>
      <w:r w:rsidR="00084A3C" w:rsidRPr="00C27D61">
        <w:rPr>
          <w:i/>
        </w:rPr>
        <w:t>DAT1</w:t>
      </w:r>
      <w:r w:rsidR="00084A3C">
        <w:t xml:space="preserve"> </w:t>
      </w:r>
      <w:r w:rsidR="000418DA">
        <w:t>haplotype or not.</w:t>
      </w:r>
    </w:p>
    <w:p w:rsidR="000418DA" w:rsidRDefault="00EE13D6" w:rsidP="0027506B">
      <w:pPr>
        <w:pStyle w:val="ListParagraph"/>
        <w:numPr>
          <w:ilvl w:val="0"/>
          <w:numId w:val="5"/>
        </w:numPr>
        <w:spacing w:line="480" w:lineRule="auto"/>
      </w:pPr>
      <w:r>
        <w:t xml:space="preserve">Ventral-striatal brain activation during the MID task in the </w:t>
      </w:r>
      <w:r w:rsidR="000418DA">
        <w:t>f</w:t>
      </w:r>
      <w:r>
        <w:t xml:space="preserve">unctional </w:t>
      </w:r>
      <w:r w:rsidR="004C6F79">
        <w:t>(f</w:t>
      </w:r>
      <w:proofErr w:type="gramStart"/>
      <w:r w:rsidR="004C6F79">
        <w:t>)</w:t>
      </w:r>
      <w:r w:rsidR="000418DA">
        <w:t>MRI</w:t>
      </w:r>
      <w:proofErr w:type="gramEnd"/>
      <w:r w:rsidR="000418DA">
        <w:t xml:space="preserve"> experiment</w:t>
      </w:r>
      <w:r w:rsidR="00DF7E2E">
        <w:t xml:space="preserve"> (continuous variable</w:t>
      </w:r>
      <w:r w:rsidR="00B764DE">
        <w:t xml:space="preserve">, detailed explanation </w:t>
      </w:r>
      <w:r w:rsidR="00ED3289">
        <w:t>below</w:t>
      </w:r>
      <w:r w:rsidR="00DF7E2E">
        <w:t>)</w:t>
      </w:r>
      <w:r w:rsidR="000418DA">
        <w:t xml:space="preserve">, describing the level of activation </w:t>
      </w:r>
      <w:r>
        <w:t xml:space="preserve">of the ventral striatum </w:t>
      </w:r>
      <w:r w:rsidR="004C6F79">
        <w:t>during</w:t>
      </w:r>
      <w:r w:rsidR="000418DA">
        <w:t xml:space="preserve"> reward anticipation.</w:t>
      </w:r>
    </w:p>
    <w:p w:rsidR="000418DA" w:rsidRDefault="000418DA" w:rsidP="0027506B">
      <w:pPr>
        <w:spacing w:line="480" w:lineRule="auto"/>
      </w:pPr>
    </w:p>
    <w:p w:rsidR="00A40280" w:rsidRDefault="002C7CAE" w:rsidP="002C7CAE">
      <w:pPr>
        <w:pStyle w:val="Heading2"/>
        <w:numPr>
          <w:ilvl w:val="0"/>
          <w:numId w:val="0"/>
        </w:numPr>
        <w:spacing w:line="480" w:lineRule="auto"/>
      </w:pPr>
      <w:r>
        <w:t>Brain d</w:t>
      </w:r>
      <w:r w:rsidR="000418DA">
        <w:t>ata preprocessing</w:t>
      </w:r>
    </w:p>
    <w:p w:rsidR="000418DA" w:rsidRDefault="000418DA" w:rsidP="0027506B">
      <w:pPr>
        <w:spacing w:line="480" w:lineRule="auto"/>
      </w:pPr>
      <w:r>
        <w:t>Data an</w:t>
      </w:r>
      <w:r w:rsidR="009D02DD">
        <w:t>alysis of the fMRI images show</w:t>
      </w:r>
      <w:r w:rsidR="004C6F79">
        <w:t>ed</w:t>
      </w:r>
      <w:r w:rsidR="009D02DD">
        <w:t xml:space="preserve"> </w:t>
      </w:r>
      <w:r>
        <w:t xml:space="preserve">that </w:t>
      </w:r>
      <w:r w:rsidR="004C6F79">
        <w:t xml:space="preserve">in the contrast of brain activations during rewarded and non-rewarded trials, </w:t>
      </w:r>
      <w:r w:rsidR="009D02DD">
        <w:t xml:space="preserve">some </w:t>
      </w:r>
      <w:r>
        <w:t xml:space="preserve">subjects </w:t>
      </w:r>
      <w:r w:rsidR="004C6F79">
        <w:t xml:space="preserve">showed </w:t>
      </w:r>
      <w:r>
        <w:t>no</w:t>
      </w:r>
      <w:r w:rsidR="009D02DD">
        <w:t xml:space="preserve"> </w:t>
      </w:r>
      <w:r w:rsidR="004C6F79">
        <w:t xml:space="preserve">increased </w:t>
      </w:r>
      <w:r w:rsidR="009D02DD">
        <w:t>brain</w:t>
      </w:r>
      <w:r>
        <w:t xml:space="preserve"> activation</w:t>
      </w:r>
      <w:r w:rsidR="004C6F79">
        <w:t xml:space="preserve"> in rewarded trials</w:t>
      </w:r>
      <w:r>
        <w:t>,</w:t>
      </w:r>
      <w:r w:rsidR="009D02DD">
        <w:t xml:space="preserve"> whereas some</w:t>
      </w:r>
      <w:r>
        <w:t xml:space="preserve"> had more than five brain regions activated.</w:t>
      </w:r>
    </w:p>
    <w:p w:rsidR="000418DA" w:rsidRDefault="000418DA" w:rsidP="0027506B">
      <w:pPr>
        <w:spacing w:line="480" w:lineRule="auto"/>
      </w:pPr>
      <w:r>
        <w:t xml:space="preserve">In order to correct for baseline activation we added an extra step </w:t>
      </w:r>
      <w:r w:rsidR="00457541">
        <w:t>to the normal processing pipeline of the fMRI data as described in Hoogman et al</w:t>
      </w:r>
      <w:r w:rsidR="009E094E">
        <w:t>.</w:t>
      </w:r>
      <w:r w:rsidR="00457541">
        <w:t xml:space="preserve"> </w:t>
      </w:r>
      <w:r w:rsidR="00BC7D3B">
        <w:fldChar w:fldCharType="begin">
          <w:fldData xml:space="preserve">PEVuZE5vdGU+PENpdGUgRXhjbHVkZUF1dGg9IjEiPjxBdXRob3I+SG9vZ21hbjwvQXV0aG9yPjxZ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</w:fldData>
        </w:fldChar>
      </w:r>
      <w:r w:rsidR="00CD029A">
        <w:instrText xml:space="preserve"> ADDIN EN.CITE </w:instrText>
      </w:r>
      <w:r w:rsidR="00BC7D3B">
        <w:fldChar w:fldCharType="begin">
          <w:fldData xml:space="preserve">PEVuZE5vdGU+PENpdGUgRXhjbHVkZUF1dGg9IjEiPjxBdXRob3I+SG9vZ21hbjwvQXV0aG9yPjxZ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</w:fldData>
        </w:fldChar>
      </w:r>
      <w:r w:rsidR="00CD029A">
        <w:instrText xml:space="preserve"> ADDIN EN.CITE.DATA </w:instrText>
      </w:r>
      <w:r w:rsidR="00BC7D3B">
        <w:fldChar w:fldCharType="end"/>
      </w:r>
      <w:r w:rsidR="00BC7D3B">
        <w:fldChar w:fldCharType="separate"/>
      </w:r>
      <w:r w:rsidR="00CD029A">
        <w:rPr>
          <w:noProof/>
        </w:rPr>
        <w:t>(2013)</w:t>
      </w:r>
      <w:r w:rsidR="00BC7D3B">
        <w:fldChar w:fldCharType="end"/>
      </w:r>
      <w:r>
        <w:t xml:space="preserve">. </w:t>
      </w:r>
      <w:r w:rsidR="00457541">
        <w:t xml:space="preserve">For this, we </w:t>
      </w:r>
      <w:r>
        <w:t>pick</w:t>
      </w:r>
      <w:r w:rsidR="00457541">
        <w:t>ed</w:t>
      </w:r>
      <w:r>
        <w:t xml:space="preserve"> a reference region, </w:t>
      </w:r>
      <w:r w:rsidR="00457541">
        <w:t xml:space="preserve">in which </w:t>
      </w:r>
      <w:r>
        <w:t>we d</w:t>
      </w:r>
      <w:r w:rsidR="00457541">
        <w:t>id</w:t>
      </w:r>
      <w:r>
        <w:t xml:space="preserve"> not expect any influence of reward/non-reward cue. In our case</w:t>
      </w:r>
      <w:r w:rsidR="00457541">
        <w:t>,</w:t>
      </w:r>
      <w:r>
        <w:t xml:space="preserve"> we </w:t>
      </w:r>
      <w:r w:rsidR="00457541">
        <w:t>chose</w:t>
      </w:r>
      <w:r>
        <w:t xml:space="preserve"> white matter. Then we appl</w:t>
      </w:r>
      <w:r w:rsidR="00457541">
        <w:t>ied</w:t>
      </w:r>
      <w:r>
        <w:t xml:space="preserve"> the standard procedure to find brain activation in the </w:t>
      </w:r>
      <w:r w:rsidR="00457541">
        <w:t xml:space="preserve">ventral-striatal </w:t>
      </w:r>
      <w:r>
        <w:t>region</w:t>
      </w:r>
      <w:r w:rsidR="00457541">
        <w:t xml:space="preserve"> of interest (ROI) and the white matter ROI</w:t>
      </w:r>
      <w:r>
        <w:t xml:space="preserve">. </w:t>
      </w:r>
      <w:r w:rsidR="00457541">
        <w:t>The f</w:t>
      </w:r>
      <w:r w:rsidR="00457541" w:rsidRPr="0033232E">
        <w:t xml:space="preserve">irst step </w:t>
      </w:r>
      <w:r w:rsidR="00457541">
        <w:t>was</w:t>
      </w:r>
      <w:r w:rsidR="00457541" w:rsidRPr="00432A7B">
        <w:t xml:space="preserve"> </w:t>
      </w:r>
      <w:r w:rsidR="00457541">
        <w:t>to extract</w:t>
      </w:r>
      <w:r w:rsidR="00457541" w:rsidRPr="00432A7B">
        <w:t xml:space="preserve"> information about neural signal</w:t>
      </w:r>
      <w:r w:rsidR="00457541">
        <w:t>s</w:t>
      </w:r>
      <w:r w:rsidR="00457541" w:rsidRPr="00432A7B">
        <w:t xml:space="preserve"> from the data </w:t>
      </w:r>
      <w:r w:rsidR="00457541" w:rsidRPr="00432A7B">
        <w:lastRenderedPageBreak/>
        <w:t>obtained during the fMRI experiments</w:t>
      </w:r>
      <w:r w:rsidR="00535A9D">
        <w:t>, which also contains</w:t>
      </w:r>
      <w:r w:rsidR="00457541" w:rsidRPr="00432A7B">
        <w:t xml:space="preserve"> random noise and nuisance components</w:t>
      </w:r>
      <w:r w:rsidR="00535A9D">
        <w:t>. For this</w:t>
      </w:r>
      <w:r w:rsidR="00457541">
        <w:t xml:space="preserve">, a </w:t>
      </w:r>
      <w:r w:rsidR="00457541" w:rsidRPr="00432A7B">
        <w:t>General Linear Model</w:t>
      </w:r>
      <w:r w:rsidR="00457541">
        <w:t xml:space="preserve"> </w:t>
      </w:r>
      <w:r w:rsidR="00535A9D">
        <w:t>(GLM) was</w:t>
      </w:r>
      <w:r w:rsidR="00457541">
        <w:t xml:space="preserve"> </w:t>
      </w:r>
      <w:r w:rsidR="00457541" w:rsidRPr="00BF0CAB">
        <w:t>derived for the voxels that correspond</w:t>
      </w:r>
      <w:r w:rsidR="00535A9D">
        <w:t xml:space="preserve">ed </w:t>
      </w:r>
      <w:r w:rsidR="00457541" w:rsidRPr="00BF0CAB">
        <w:t>to th</w:t>
      </w:r>
      <w:r w:rsidR="00535A9D">
        <w:t>e</w:t>
      </w:r>
      <w:r w:rsidR="00457541" w:rsidRPr="00BF0CAB">
        <w:t xml:space="preserve"> ROI</w:t>
      </w:r>
      <w:r w:rsidR="00535A9D">
        <w:t>s</w:t>
      </w:r>
      <w:r w:rsidR="00603BBD">
        <w:t xml:space="preserve"> </w:t>
      </w:r>
      <w:r w:rsidR="00BC7D3B">
        <w:fldChar w:fldCharType="begin"/>
      </w:r>
      <w:r w:rsidR="00CD029A">
        <w:instrText xml:space="preserve"> ADDIN EN.CITE &lt;EndNote&gt;&lt;Cite&gt;&lt;Author&gt;Lindquist&lt;/Author&gt;&lt;Year&gt;2008&lt;/Year&gt;&lt;RecNum&gt;25&lt;/RecNum&gt;&lt;DisplayText&gt;(Lindquist 2008)&lt;/DisplayText&gt;&lt;record&gt;&lt;rec-number&gt;25&lt;/rec-number&gt;&lt;foreign-keys&gt;&lt;key app="EN" db-id="wrpxppwxg9vatmexa2pvzwapzzt2saw0evfw" timestamp="1413201505"&gt;25&lt;/key&gt;&lt;/foreign-keys&gt;&lt;ref-type name="Journal Article"&gt;17&lt;/ref-type&gt;&lt;contributors&gt;&lt;authors&gt;&lt;author&gt;Lindquist, M. A.&lt;/author&gt;&lt;/authors&gt;&lt;/contributors&gt;&lt;auth-address&gt;Lindquist, MA&amp;#xD;Columbia Univ, Dept Stat, New York, NY 10027 USA&amp;#xD;Columbia Univ, Dept Stat, New York, NY 10027 USA&amp;#xD;Columbia Univ, Dept Stat, New York, NY 10027 USA&lt;/auth-address&gt;&lt;titles&gt;&lt;title&gt;The Statistical Analysis of fMRI Data&lt;/title&gt;&lt;secondary-title&gt;Statistical Science&lt;/secondary-title&gt;&lt;alt-title&gt;Stat Sci&lt;/alt-title&gt;&lt;/titles&gt;&lt;periodical&gt;&lt;full-title&gt;Statistical Science&lt;/full-title&gt;&lt;abbr-1&gt;Stat Sci&lt;/abbr-1&gt;&lt;/periodical&gt;&lt;alt-periodical&gt;&lt;full-title&gt;Statistical Science&lt;/full-title&gt;&lt;abbr-1&gt;Stat Sci&lt;/abbr-1&gt;&lt;/alt-periodical&gt;&lt;pages&gt;439-464&lt;/pages&gt;&lt;volume&gt;23&lt;/volume&gt;&lt;number&gt;4&lt;/number&gt;&lt;keywords&gt;&lt;keyword&gt;fmri&lt;/keyword&gt;&lt;keyword&gt;brain imaging&lt;/keyword&gt;&lt;keyword&gt;statistical analysis&lt;/keyword&gt;&lt;keyword&gt;challenges&lt;/keyword&gt;&lt;keyword&gt;event-related fmri&lt;/keyword&gt;&lt;keyword&gt;independent component analysis&lt;/keyword&gt;&lt;keyword&gt;false discovery rate&lt;/keyword&gt;&lt;keyword&gt;volumar imaging evi&lt;/keyword&gt;&lt;keyword&gt;functional mri data&lt;/keyword&gt;&lt;keyword&gt;hemodynamic-response&lt;/keyword&gt;&lt;keyword&gt;bold fmri&lt;/keyword&gt;&lt;keyword&gt;experimental-design&lt;/keyword&gt;&lt;keyword&gt;brain activity&lt;/keyword&gt;&lt;keyword&gt;balloon model&lt;/keyword&gt;&lt;/keywords&gt;&lt;dates&gt;&lt;year&gt;2008&lt;/year&gt;&lt;pub-dates&gt;&lt;date&gt;Nov&lt;/date&gt;&lt;/pub-dates&gt;&lt;/dates&gt;&lt;isbn&gt;0883-4237&lt;/isbn&gt;&lt;accession-num&gt;WOS:000267079300001&lt;/accession-num&gt;&lt;urls&gt;&lt;related-urls&gt;&lt;url&gt;&amp;lt;Go to ISI&amp;gt;://WOS:000267079300001&lt;/url&gt;&lt;/related-urls&gt;&lt;/urls&gt;&lt;electronic-resource-num&gt;Doi 10.1214/09-St282&lt;/electronic-resource-num&gt;&lt;language&gt;English&lt;/language&gt;&lt;/record&gt;&lt;/Cite&gt;&lt;/EndNote&gt;</w:instrText>
      </w:r>
      <w:r w:rsidR="00BC7D3B">
        <w:fldChar w:fldCharType="separate"/>
      </w:r>
      <w:r w:rsidR="00CD029A">
        <w:rPr>
          <w:noProof/>
        </w:rPr>
        <w:t>(Lindquist 2008)</w:t>
      </w:r>
      <w:r w:rsidR="00BC7D3B">
        <w:fldChar w:fldCharType="end"/>
      </w:r>
      <w:r w:rsidR="00457541" w:rsidRPr="00BF0CAB">
        <w:t>.</w:t>
      </w:r>
      <w:r w:rsidR="0007005C">
        <w:t xml:space="preserve"> In a second step, </w:t>
      </w:r>
      <w:r w:rsidR="00457541">
        <w:t xml:space="preserve">the neural signal </w:t>
      </w:r>
      <w:r w:rsidR="0007005C">
        <w:t xml:space="preserve">was divided </w:t>
      </w:r>
      <w:r w:rsidR="00457541">
        <w:t>into two groups based on the reward and non-reward cues, in order to find the difference in neural signal between the groups. Then the signal in the ROI</w:t>
      </w:r>
      <w:r w:rsidR="0007005C">
        <w:t>s</w:t>
      </w:r>
      <w:r w:rsidR="00457541">
        <w:t xml:space="preserve"> </w:t>
      </w:r>
      <w:r w:rsidR="0007005C">
        <w:t>was</w:t>
      </w:r>
      <w:r w:rsidR="00457541">
        <w:t xml:space="preserve"> averaged for each subject</w:t>
      </w:r>
      <w:r w:rsidR="00883637">
        <w:t>,</w:t>
      </w:r>
      <w:r w:rsidR="00457541">
        <w:t xml:space="preserve"> and the difference between groups </w:t>
      </w:r>
      <w:r w:rsidR="0007005C">
        <w:t>was</w:t>
      </w:r>
      <w:r w:rsidR="00457541">
        <w:t xml:space="preserve"> computed.</w:t>
      </w:r>
      <w:r w:rsidR="0007005C">
        <w:t xml:space="preserve"> Before doing the latter, we </w:t>
      </w:r>
      <w:r>
        <w:t>compare</w:t>
      </w:r>
      <w:r w:rsidR="0007005C">
        <w:t>d</w:t>
      </w:r>
      <w:r>
        <w:t xml:space="preserve"> the brain activation between the </w:t>
      </w:r>
      <w:r w:rsidR="0007005C">
        <w:t xml:space="preserve">striatal </w:t>
      </w:r>
      <w:r>
        <w:t xml:space="preserve">ROI and the reference </w:t>
      </w:r>
      <w:r w:rsidR="0007005C">
        <w:t>ROI</w:t>
      </w:r>
      <w:r>
        <w:t xml:space="preserve">, using a Student’s t-test. The reference region </w:t>
      </w:r>
      <w:r w:rsidR="0007005C">
        <w:t xml:space="preserve">thus </w:t>
      </w:r>
      <w:r>
        <w:t>bec</w:t>
      </w:r>
      <w:r w:rsidR="0007005C">
        <w:t>a</w:t>
      </w:r>
      <w:r>
        <w:t xml:space="preserve">me a modified baseline for the neural signal. The result of the Student’s t-test </w:t>
      </w:r>
      <w:r w:rsidR="0007005C">
        <w:t xml:space="preserve">was used as </w:t>
      </w:r>
      <w:r>
        <w:t>a new estimate for the brain activation</w:t>
      </w:r>
      <w:r w:rsidR="00883637">
        <w:t xml:space="preserve"> of interest</w:t>
      </w:r>
      <w:r>
        <w:t xml:space="preserve">. The idea of the described technique is similar in spirit to </w:t>
      </w:r>
      <w:r w:rsidR="00ED3289">
        <w:t xml:space="preserve">a </w:t>
      </w:r>
      <w:r w:rsidR="00B00E98">
        <w:t>widely used</w:t>
      </w:r>
      <w:r>
        <w:t xml:space="preserve"> method</w:t>
      </w:r>
      <w:r w:rsidR="00B00E98">
        <w:t xml:space="preserve"> for baseline correction of</w:t>
      </w:r>
      <w:r>
        <w:t xml:space="preserve"> rest</w:t>
      </w:r>
      <w:r w:rsidR="00883637">
        <w:t>ing</w:t>
      </w:r>
      <w:r>
        <w:t xml:space="preserve"> state MRI images using white matter </w:t>
      </w:r>
      <w:r w:rsidR="00BC7D3B">
        <w:fldChar w:fldCharType="begin">
          <w:fldData xml:space="preserve">PEVuZE5vdGU+PENpdGU+PEF1dGhvcj5NYWpkYW5kemljPC9BdXRob3I+PFllYXI+MjAwNzwvWWVh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</w:fldData>
        </w:fldChar>
      </w:r>
      <w:r w:rsidR="00CD029A">
        <w:instrText xml:space="preserve"> ADDIN EN.CITE </w:instrText>
      </w:r>
      <w:r w:rsidR="00BC7D3B">
        <w:fldChar w:fldCharType="begin">
          <w:fldData xml:space="preserve">PEVuZE5vdGU+PENpdGU+PEF1dGhvcj5NYWpkYW5kemljPC9BdXRob3I+PFllYXI+MjAwNzwvWWVh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</w:fldData>
        </w:fldChar>
      </w:r>
      <w:r w:rsidR="00CD029A">
        <w:instrText xml:space="preserve"> ADDIN EN.CITE.DATA </w:instrText>
      </w:r>
      <w:r w:rsidR="00BC7D3B">
        <w:fldChar w:fldCharType="end"/>
      </w:r>
      <w:r w:rsidR="00BC7D3B">
        <w:fldChar w:fldCharType="separate"/>
      </w:r>
      <w:r w:rsidR="00CD029A">
        <w:rPr>
          <w:noProof/>
        </w:rPr>
        <w:t>(Grol et al., 2007; Majdandzic et al., 2007; Verhagen 2012)</w:t>
      </w:r>
      <w:r w:rsidR="00BC7D3B">
        <w:fldChar w:fldCharType="end"/>
      </w:r>
      <w:r>
        <w:t>.</w:t>
      </w:r>
    </w:p>
    <w:p w:rsidR="000418DA" w:rsidRDefault="000418DA" w:rsidP="0027506B">
      <w:pPr>
        <w:spacing w:line="480" w:lineRule="auto"/>
        <w:rPr>
          <w:b/>
        </w:rPr>
      </w:pPr>
      <w:r>
        <w:t xml:space="preserve">Using the new brain activation measure we estimated the difference in </w:t>
      </w:r>
      <w:r w:rsidR="00CB246E">
        <w:rPr>
          <w:color w:val="000000" w:themeColor="text1"/>
        </w:rPr>
        <w:t>striatal</w:t>
      </w:r>
      <w:r w:rsidR="00CB246E" w:rsidRPr="006B3355">
        <w:rPr>
          <w:color w:val="000000" w:themeColor="text1"/>
        </w:rPr>
        <w:t xml:space="preserve"> </w:t>
      </w:r>
      <w:r>
        <w:t xml:space="preserve">activation between patients and controls. </w:t>
      </w:r>
      <w:r w:rsidR="00B00E98">
        <w:t>T</w:t>
      </w:r>
      <w:r>
        <w:t xml:space="preserve">he new </w:t>
      </w:r>
      <w:r w:rsidR="00CB246E">
        <w:rPr>
          <w:color w:val="000000" w:themeColor="text1"/>
        </w:rPr>
        <w:t>striatal</w:t>
      </w:r>
      <w:r w:rsidR="00CB246E" w:rsidRPr="006B3355">
        <w:rPr>
          <w:color w:val="000000" w:themeColor="text1"/>
        </w:rPr>
        <w:t xml:space="preserve"> </w:t>
      </w:r>
      <w:r>
        <w:t>activation</w:t>
      </w:r>
      <w:r w:rsidR="00CB246E">
        <w:t xml:space="preserve"> measure</w:t>
      </w:r>
      <w:r w:rsidR="00B00E98">
        <w:t xml:space="preserve"> with baseline correction</w:t>
      </w:r>
      <w:r>
        <w:t xml:space="preserve"> better captur</w:t>
      </w:r>
      <w:r w:rsidR="00E93345">
        <w:t>e</w:t>
      </w:r>
      <w:r w:rsidR="00DB15FB">
        <w:t>d</w:t>
      </w:r>
      <w:r>
        <w:t xml:space="preserve"> the dependencies between patients and </w:t>
      </w:r>
      <w:r w:rsidRPr="00ED3289">
        <w:t>controls (</w:t>
      </w:r>
      <m:oMath>
        <m:r>
          <w:rPr>
            <w:rFonts w:ascii="Cambria Math" w:hAnsi="Cambria Math"/>
          </w:rPr>
          <m:t>t(162) = -2.69, p=0.008</m:t>
        </m:r>
      </m:oMath>
      <w:r w:rsidRPr="00ED3289">
        <w:t>) than the standard measure (</w:t>
      </w:r>
      <m:oMath>
        <m:r>
          <w:rPr>
            <w:rFonts w:ascii="Cambria Math" w:hAnsi="Cambria Math"/>
          </w:rPr>
          <m:t>t(162)=-2.32,</m:t>
        </m:r>
        <m:r>
          <w:rPr>
            <w:rFonts w:ascii="Cambria Math" w:hAnsi="Cambria Math" w:hint="eastAsia"/>
          </w:rPr>
          <m:t> </m:t>
        </m:r>
        <m:r>
          <w:rPr>
            <w:rFonts w:ascii="Cambria Math" w:hAnsi="Cambria Math"/>
          </w:rPr>
          <m:t>p=0.02</m:t>
        </m:r>
      </m:oMath>
      <w:r w:rsidRPr="00ED3289">
        <w:t>)</w:t>
      </w:r>
      <w:r w:rsidR="00E93345" w:rsidRPr="00ED3289">
        <w:t xml:space="preserve">, </w:t>
      </w:r>
      <w:r w:rsidR="00B00E98" w:rsidRPr="00ED3289">
        <w:t>probably because</w:t>
      </w:r>
      <w:r>
        <w:t xml:space="preserve"> using a reference region </w:t>
      </w:r>
      <w:r w:rsidR="00691A4B">
        <w:t>for</w:t>
      </w:r>
      <w:r>
        <w:t xml:space="preserve"> baseline </w:t>
      </w:r>
      <w:r w:rsidR="00691A4B">
        <w:t>adjustment</w:t>
      </w:r>
      <w:r>
        <w:t xml:space="preserve"> reduce</w:t>
      </w:r>
      <w:r w:rsidR="00DB15FB">
        <w:t>d</w:t>
      </w:r>
      <w:r>
        <w:t xml:space="preserve"> the noise in the data and improve</w:t>
      </w:r>
      <w:r w:rsidR="00DB15FB">
        <w:t>d</w:t>
      </w:r>
      <w:r>
        <w:t xml:space="preserve"> the accur</w:t>
      </w:r>
      <w:r w:rsidR="009D02DD">
        <w:t xml:space="preserve">acy of estimating </w:t>
      </w:r>
      <w:r w:rsidR="00CB246E">
        <w:rPr>
          <w:color w:val="000000" w:themeColor="text1"/>
        </w:rPr>
        <w:t>striatal</w:t>
      </w:r>
      <w:r w:rsidR="00CB246E" w:rsidRPr="006B3355">
        <w:rPr>
          <w:color w:val="000000" w:themeColor="text1"/>
        </w:rPr>
        <w:t xml:space="preserve"> </w:t>
      </w:r>
      <w:r w:rsidR="009D02DD">
        <w:t>activation</w:t>
      </w:r>
      <w:r>
        <w:t xml:space="preserve">. </w:t>
      </w:r>
    </w:p>
    <w:p w:rsidR="00DB15FB" w:rsidRDefault="00DB15FB" w:rsidP="0027506B">
      <w:pPr>
        <w:pStyle w:val="Heading2"/>
        <w:numPr>
          <w:ilvl w:val="0"/>
          <w:numId w:val="0"/>
        </w:numPr>
        <w:spacing w:line="480" w:lineRule="auto"/>
      </w:pPr>
    </w:p>
    <w:p w:rsidR="00D81FAF" w:rsidRDefault="00261BA9" w:rsidP="0027506B">
      <w:pPr>
        <w:pStyle w:val="Heading2"/>
        <w:numPr>
          <w:ilvl w:val="0"/>
          <w:numId w:val="0"/>
        </w:numPr>
        <w:spacing w:line="480" w:lineRule="auto"/>
      </w:pPr>
      <w:r>
        <w:t>Causal Modeling</w:t>
      </w:r>
      <w:r w:rsidR="00DA6509">
        <w:t xml:space="preserve"> </w:t>
      </w:r>
    </w:p>
    <w:p w:rsidR="002A6A1D" w:rsidRDefault="002A6A1D" w:rsidP="0027506B">
      <w:pPr>
        <w:spacing w:line="480" w:lineRule="auto"/>
      </w:pPr>
      <w:r>
        <w:t xml:space="preserve">One way to </w:t>
      </w:r>
      <w:r w:rsidR="00F87B85">
        <w:t>re</w:t>
      </w:r>
      <w:r>
        <w:t>present causal models is through s</w:t>
      </w:r>
      <w:r w:rsidRPr="00C17632">
        <w:rPr>
          <w:rFonts w:hint="eastAsia"/>
        </w:rPr>
        <w:t>tructural equation model</w:t>
      </w:r>
      <w:r w:rsidRPr="00C17632">
        <w:t>ing (SEM)</w:t>
      </w:r>
      <w:r>
        <w:t xml:space="preserve">. </w:t>
      </w:r>
      <w:r w:rsidRPr="006B3D25">
        <w:t xml:space="preserve">This is </w:t>
      </w:r>
      <w:r>
        <w:t>a wide</w:t>
      </w:r>
      <w:r w:rsidR="00FA72AF">
        <w:t>ly used</w:t>
      </w:r>
      <w:r w:rsidRPr="006B3D25">
        <w:t xml:space="preserve"> statistical technique for testing and estimating causal relationships in the field of medical research</w:t>
      </w:r>
      <w:r>
        <w:t xml:space="preserve"> </w:t>
      </w:r>
      <w:r w:rsidR="00BC7D3B">
        <w:fldChar w:fldCharType="begin"/>
      </w:r>
      <w:r w:rsidR="00CD029A">
        <w:instrText xml:space="preserve"> ADDIN EN.CITE &lt;EndNote&gt;&lt;Cite&gt;&lt;Author&gt;Beran&lt;/Author&gt;&lt;Year&gt;2010&lt;/Year&gt;&lt;RecNum&gt;4&lt;/RecNum&gt;&lt;DisplayText&gt;(Beran and Violato 2010)&lt;/DisplayText&gt;&lt;record&gt;&lt;rec-number&gt;4&lt;/rec-number&gt;&lt;foreign-keys&gt;&lt;key app="EN" db-id="wrpxppwxg9vatmexa2pvzwapzzt2saw0evfw" timestamp="1413192665"&gt;4&lt;/key&gt;&lt;/foreign-keys&gt;&lt;ref-type name="Journal Article"&gt;17&lt;/ref-type&gt;&lt;contributors&gt;&lt;authors&gt;&lt;author&gt;Beran, T. N.&lt;/author&gt;&lt;author&gt;Violato, C.&lt;/author&gt;&lt;/authors&gt;&lt;/contributors&gt;&lt;auth-address&gt;Medical Education and Research Unit Faculty of Medicine University of Calgary 3330 Hospital Dr, N,W, Calgary, AB T2N 4N1, Canada. tnaberan@ucalgary.ca.&lt;/auth-address&gt;&lt;titles&gt;&lt;title&gt;Structural equation modeling in medical research: a primer&lt;/title&gt;&lt;secondary-title&gt;BMC Res Notes&lt;/secondary-title&gt;&lt;alt-title&gt;BMC research notes&lt;/alt-title&gt;&lt;/titles&gt;&lt;periodical&gt;&lt;full-title&gt;BMC Res Notes&lt;/full-title&gt;&lt;abbr-1&gt;BMC research notes&lt;/abbr-1&gt;&lt;/periodical&gt;&lt;alt-periodical&gt;&lt;full-title&gt;BMC Res Notes&lt;/full-title&gt;&lt;abbr-1&gt;BMC research notes&lt;/abbr-1&gt;&lt;/alt-periodical&gt;&lt;pages&gt;267&lt;/pages&gt;&lt;volume&gt;3&lt;/volume&gt;&lt;dates&gt;&lt;year&gt;2010&lt;/year&gt;&lt;/dates&gt;&lt;isbn&gt;1756-0500 (Electronic)&amp;#xD;1756-0500 (Linking)&lt;/isbn&gt;&lt;accession-num&gt;20969789&lt;/accession-num&gt;&lt;urls&gt;&lt;related-urls&gt;&lt;url&gt;http://www.ncbi.nlm.nih.gov/pubmed/20969789&lt;/url&gt;&lt;/related-urls&gt;&lt;/urls&gt;&lt;custom2&gt;2987867&lt;/custom2&gt;&lt;electronic-resource-num&gt;10.1186/1756-0500-3-267&lt;/electronic-resource-num&gt;&lt;/record&gt;&lt;/Cite&gt;&lt;/EndNote&gt;</w:instrText>
      </w:r>
      <w:r w:rsidR="00BC7D3B">
        <w:fldChar w:fldCharType="separate"/>
      </w:r>
      <w:r w:rsidR="00CD029A">
        <w:rPr>
          <w:noProof/>
        </w:rPr>
        <w:t>(Beran and Violato 2010)</w:t>
      </w:r>
      <w:r w:rsidR="00BC7D3B">
        <w:fldChar w:fldCharType="end"/>
      </w:r>
      <w:r w:rsidRPr="006B3D25">
        <w:t xml:space="preserve">. </w:t>
      </w:r>
      <w:r>
        <w:t xml:space="preserve">Commonly used practice in medical research is to define the structure of a SEM manually </w:t>
      </w:r>
      <w:r w:rsidR="00BC7D3B">
        <w:fldChar w:fldCharType="begin"/>
      </w:r>
      <w:r w:rsidR="00CD029A">
        <w:instrText xml:space="preserve"> ADDIN EN.CITE &lt;EndNote&gt;&lt;Cite&gt;&lt;Author&gt;Neale&lt;/Author&gt;&lt;Year&gt;2005&lt;/Year&gt;&lt;RecNum&gt;29&lt;/RecNum&gt;&lt;DisplayText&gt;(Neale and Schmitt 2005)&lt;/DisplayText&gt;&lt;record&gt;&lt;rec-number&gt;29&lt;/rec-number&gt;&lt;foreign-keys&gt;&lt;key app="EN" db-id="wrpxppwxg9vatmexa2pvzwapzzt2saw0evfw" timestamp="1413201697"&gt;29&lt;/key&gt;&lt;/foreign-keys&gt;&lt;ref-type name="Journal Article"&gt;17&lt;/ref-type&gt;&lt;contributors&gt;&lt;authors&gt;&lt;author&gt;Neale, Michael C&lt;/author&gt;&lt;author&gt;Schmitt, J Eric&lt;/author&gt;&lt;/authors&gt;&lt;/contributors&gt;&lt;titles&gt;&lt;title&gt;Quantitative genetics and structural equation modeling in the age of modern neuroscience&lt;/title&gt;&lt;secondary-title&gt;SHORT COURSE II&lt;/secondary-title&gt;&lt;/titles&gt;&lt;periodical&gt;&lt;full-title&gt;SHORT COURSE II&lt;/full-title&gt;&lt;/periodical&gt;&lt;pages&gt;1&lt;/pages&gt;&lt;dates&gt;&lt;year&gt;2005&lt;/year&gt;&lt;/dates&gt;&lt;urls&gt;&lt;/urls&gt;&lt;/record&gt;&lt;/Cite&gt;&lt;/EndNote&gt;</w:instrText>
      </w:r>
      <w:r w:rsidR="00BC7D3B">
        <w:fldChar w:fldCharType="separate"/>
      </w:r>
      <w:r w:rsidR="00CD029A">
        <w:rPr>
          <w:noProof/>
        </w:rPr>
        <w:t>(Neale and Schmitt 2005)</w:t>
      </w:r>
      <w:r w:rsidR="00BC7D3B">
        <w:fldChar w:fldCharType="end"/>
      </w:r>
      <w:r>
        <w:t xml:space="preserve">. An alternative approach is to learn the structure of </w:t>
      </w:r>
      <w:r w:rsidR="00ED3289">
        <w:t xml:space="preserve">the </w:t>
      </w:r>
      <w:r>
        <w:t>SEM automatically, using causal discovery algorithms</w:t>
      </w:r>
      <w:r w:rsidR="002C7CAE">
        <w:t xml:space="preserve"> </w:t>
      </w:r>
      <w:r w:rsidR="00AA4BB9">
        <w:fldChar w:fldCharType="begin"/>
      </w:r>
      <w:r w:rsidR="00AA4BB9">
        <w:instrText xml:space="preserve"> ADDIN EN.CITE &lt;EndNote&gt;&lt;Cite&gt;&lt;Author&gt;Pearl&lt;/Author&gt;&lt;Year&gt;2000&lt;/Year&gt;&lt;RecNum&gt;31&lt;/RecNum&gt;&lt;DisplayText&gt;(Pearl 2000)&lt;/DisplayText&gt;&lt;record&gt;&lt;rec-number&gt;31&lt;/rec-number&gt;&lt;foreign-keys&gt;&lt;key app="EN" db-id="wrpxppwxg9vatmexa2pvzwapzzt2saw0evfw" timestamp="1413201788"&gt;31&lt;/key&gt;&lt;/foreign-keys&gt;&lt;ref-type name="Book"&gt;6&lt;/ref-type&gt;&lt;contributors&gt;&lt;authors&gt;&lt;author&gt;Pearl, Judea&lt;/author&gt;&lt;/authors&gt;&lt;/contributors&gt;&lt;titles&gt;&lt;title&gt;Causality: models, reasoning and inference&lt;/title&gt;&lt;/titles&gt;&lt;volume&gt;29&lt;/volume&gt;&lt;dates&gt;&lt;year&gt;2000&lt;/year&gt;&lt;/dates&gt;&lt;publisher&gt;Cambridge Univ Press&lt;/publisher&gt;&lt;urls&gt;&lt;/urls&gt;&lt;/record&gt;&lt;/Cite&gt;&lt;/EndNote&gt;</w:instrText>
      </w:r>
      <w:r w:rsidR="00AA4BB9">
        <w:fldChar w:fldCharType="separate"/>
      </w:r>
      <w:r w:rsidR="00AA4BB9">
        <w:rPr>
          <w:noProof/>
        </w:rPr>
        <w:t>(Pearl 2000)</w:t>
      </w:r>
      <w:r w:rsidR="00AA4BB9">
        <w:fldChar w:fldCharType="end"/>
      </w:r>
      <w:r>
        <w:t>.</w:t>
      </w:r>
    </w:p>
    <w:p w:rsidR="002A6A1D" w:rsidRDefault="002A6A1D" w:rsidP="0027506B">
      <w:pPr>
        <w:spacing w:line="480" w:lineRule="auto"/>
      </w:pPr>
      <w:r>
        <w:lastRenderedPageBreak/>
        <w:t xml:space="preserve">There are two main approaches to learn the structure of </w:t>
      </w:r>
      <w:r w:rsidR="00ED3289">
        <w:t xml:space="preserve">a </w:t>
      </w:r>
      <w:r>
        <w:t xml:space="preserve">SEM </w:t>
      </w:r>
      <w:r w:rsidRPr="006952B3">
        <w:t>automatically: score-based</w:t>
      </w:r>
      <w:r>
        <w:t xml:space="preserve"> and </w:t>
      </w:r>
      <w:r w:rsidRPr="006952B3">
        <w:t>constraint-</w:t>
      </w:r>
      <w:r>
        <w:t>based</w:t>
      </w:r>
      <w:r w:rsidRPr="006952B3">
        <w:t xml:space="preserve"> </w:t>
      </w:r>
      <w:r w:rsidR="00BC7D3B">
        <w:fldChar w:fldCharType="begin">
          <w:fldData xml:space="preserve">PEVuZE5vdGU+PENpdGU+PEF1dGhvcj5EYWx5PC9BdXRob3I+PFllYXI+MjAxMTwvWWVhcj48UmVj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=
</w:fldData>
        </w:fldChar>
      </w:r>
      <w:r w:rsidR="00CD029A">
        <w:instrText xml:space="preserve"> ADDIN EN.CITE </w:instrText>
      </w:r>
      <w:r w:rsidR="00BC7D3B">
        <w:fldChar w:fldCharType="begin">
          <w:fldData xml:space="preserve">PEVuZE5vdGU+PENpdGU+PEF1dGhvcj5EYWx5PC9BdXRob3I+PFllYXI+MjAxMTwvWWVhcj48UmVj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=
</w:fldData>
        </w:fldChar>
      </w:r>
      <w:r w:rsidR="00CD029A">
        <w:instrText xml:space="preserve"> ADDIN EN.CITE.DATA </w:instrText>
      </w:r>
      <w:r w:rsidR="00BC7D3B">
        <w:fldChar w:fldCharType="end"/>
      </w:r>
      <w:r w:rsidR="00BC7D3B">
        <w:fldChar w:fldCharType="separate"/>
      </w:r>
      <w:r w:rsidR="00CD029A">
        <w:rPr>
          <w:noProof/>
        </w:rPr>
        <w:t>(Daly et al., 2011)</w:t>
      </w:r>
      <w:r w:rsidR="00BC7D3B">
        <w:fldChar w:fldCharType="end"/>
      </w:r>
      <w:r w:rsidRPr="006952B3">
        <w:t>.</w:t>
      </w:r>
      <w:r w:rsidRPr="006A3EEA">
        <w:t xml:space="preserve"> </w:t>
      </w:r>
      <w:r w:rsidRPr="006952B3">
        <w:t>An advantage of the score</w:t>
      </w:r>
      <w:r w:rsidR="00FA72AF">
        <w:t>-</w:t>
      </w:r>
      <w:r w:rsidRPr="006952B3">
        <w:t xml:space="preserve">based approach is that it </w:t>
      </w:r>
      <w:r w:rsidR="00FA72AF">
        <w:t>provides a</w:t>
      </w:r>
      <w:r w:rsidRPr="006952B3">
        <w:t xml:space="preserve"> measure of reliability of inferred causal relations. This makes the interpretation of the results easier and prevents incorrect categorical decisions</w:t>
      </w:r>
      <w:r w:rsidR="00806F9B">
        <w:t xml:space="preserve"> </w:t>
      </w:r>
      <w:r w:rsidR="00806F9B">
        <w:fldChar w:fldCharType="begin"/>
      </w:r>
      <w:r w:rsidR="00806F9B">
        <w:instrText xml:space="preserve"> ADDIN EN.CITE &lt;EndNote&gt;&lt;Cite&gt;&lt;Author&gt;Heckerman&lt;/Author&gt;&lt;Year&gt;1999&lt;/Year&gt;&lt;RecNum&gt;59&lt;/RecNum&gt;&lt;DisplayText&gt;(Heckerman et al., 1999)&lt;/DisplayText&gt;&lt;record&gt;&lt;rec-number&gt;59&lt;/rec-number&gt;&lt;foreign-keys&gt;&lt;key app="EN" db-id="wrpxppwxg9vatmexa2pvzwapzzt2saw0evfw" timestamp="1416221154"&gt;59&lt;/key&gt;&lt;/foreign-keys&gt;&lt;ref-type name="Journal Article"&gt;17&lt;/ref-type&gt;&lt;contributors&gt;&lt;authors&gt;&lt;author&gt;Heckerman, David&lt;/author&gt;&lt;author&gt;Meek, Christopher&lt;/author&gt;&lt;author&gt;Cooper, Gregory&lt;/author&gt;&lt;/authors&gt;&lt;/contributors&gt;&lt;titles&gt;&lt;title&gt;A Bayesian approach to causal discovery&lt;/title&gt;&lt;secondary-title&gt;Computation, causation, and discovery&lt;/secondary-title&gt;&lt;/titles&gt;&lt;periodical&gt;&lt;full-title&gt;Computation, causation, and discovery&lt;/full-title&gt;&lt;/periodical&gt;&lt;pages&gt;141-166&lt;/pages&gt;&lt;volume&gt;19&lt;/volume&gt;&lt;dates&gt;&lt;year&gt;1999&lt;/year&gt;&lt;/dates&gt;&lt;urls&gt;&lt;/urls&gt;&lt;/record&gt;&lt;/Cite&gt;&lt;/EndNote&gt;</w:instrText>
      </w:r>
      <w:r w:rsidR="00806F9B">
        <w:fldChar w:fldCharType="separate"/>
      </w:r>
      <w:r w:rsidR="00806F9B">
        <w:rPr>
          <w:noProof/>
        </w:rPr>
        <w:t>(Heckerman et al., 1999)</w:t>
      </w:r>
      <w:r w:rsidR="00806F9B">
        <w:fldChar w:fldCharType="end"/>
      </w:r>
      <w:r w:rsidRPr="006952B3">
        <w:t>. A ma</w:t>
      </w:r>
      <w:r w:rsidR="00FA72AF">
        <w:t>jor</w:t>
      </w:r>
      <w:r w:rsidRPr="006952B3">
        <w:t xml:space="preserve"> drawback of the approach is that it relies on the causal sufficiency assumption which means that the algorithm cannot detect common </w:t>
      </w:r>
      <w:r w:rsidR="002C7CAE">
        <w:t>confounders</w:t>
      </w:r>
      <w:r w:rsidRPr="006952B3">
        <w:t xml:space="preserve"> of the observed variables</w:t>
      </w:r>
      <w:r w:rsidRPr="004757EA">
        <w:t>.</w:t>
      </w:r>
      <w:r w:rsidRPr="006952B3">
        <w:t xml:space="preserve"> An advantage of the constraint-based approach is that it does not have to rely on the causal sufficiency assumption, and</w:t>
      </w:r>
      <w:r w:rsidR="008B3935">
        <w:t>,</w:t>
      </w:r>
      <w:r w:rsidRPr="006952B3">
        <w:t xml:space="preserve"> as a result</w:t>
      </w:r>
      <w:r w:rsidR="008B3935">
        <w:t>,</w:t>
      </w:r>
      <w:r w:rsidRPr="006952B3">
        <w:t xml:space="preserve"> can detect common causes of the observed variables</w:t>
      </w:r>
      <w:r w:rsidR="00AA4BB9">
        <w:t xml:space="preserve"> </w:t>
      </w:r>
      <w:r w:rsidR="00AA4BB9">
        <w:fldChar w:fldCharType="begin"/>
      </w:r>
      <w:r w:rsidR="00AA4BB9">
        <w:instrText xml:space="preserve"> ADDIN EN.CITE &lt;EndNote&gt;&lt;Cite&gt;&lt;Author&gt;Spirtes&lt;/Author&gt;&lt;Year&gt;2000&lt;/Year&gt;&lt;RecNum&gt;38&lt;/RecNum&gt;&lt;DisplayText&gt;(Spirtes et al., 2000)&lt;/DisplayText&gt;&lt;record&gt;&lt;rec-number&gt;38&lt;/rec-number&gt;&lt;foreign-keys&gt;&lt;key app="EN" db-id="wrpxppwxg9vatmexa2pvzwapzzt2saw0evfw" timestamp="1413202516"&gt;38&lt;/key&gt;&lt;/foreign-keys&gt;&lt;ref-type name="Book"&gt;6&lt;/ref-type&gt;&lt;contributors&gt;&lt;authors&gt;&lt;author&gt;Spirtes, Peter&lt;/author&gt;&lt;author&gt;Glymour, Clark N&lt;/author&gt;&lt;author&gt;Scheines, Richard&lt;/author&gt;&lt;/authors&gt;&lt;/contributors&gt;&lt;titles&gt;&lt;title&gt;Causation, prediction, and search&lt;/title&gt;&lt;/titles&gt;&lt;volume&gt;81&lt;/volume&gt;&lt;dates&gt;&lt;year&gt;2000&lt;/year&gt;&lt;/dates&gt;&lt;publisher&gt;MIT press&lt;/publisher&gt;&lt;isbn&gt;0262194406&lt;/isbn&gt;&lt;urls&gt;&lt;/urls&gt;&lt;/record&gt;&lt;/Cite&gt;&lt;/EndNote&gt;</w:instrText>
      </w:r>
      <w:r w:rsidR="00AA4BB9">
        <w:fldChar w:fldCharType="separate"/>
      </w:r>
      <w:r w:rsidR="00AA4BB9">
        <w:rPr>
          <w:noProof/>
        </w:rPr>
        <w:t>(Spirtes et al., 2000)</w:t>
      </w:r>
      <w:r w:rsidR="00AA4BB9">
        <w:fldChar w:fldCharType="end"/>
      </w:r>
      <w:r w:rsidRPr="006952B3">
        <w:t>. A disadvantage of th</w:t>
      </w:r>
      <w:r w:rsidR="00FA72AF">
        <w:t>is</w:t>
      </w:r>
      <w:r w:rsidRPr="006952B3">
        <w:t xml:space="preserve"> approach is that its output is not always reliable. A standard approach makes use of independence tests, </w:t>
      </w:r>
      <w:r w:rsidR="00E06BA2">
        <w:t xml:space="preserve">making </w:t>
      </w:r>
      <w:r w:rsidR="00AA4BB9">
        <w:t xml:space="preserve">the </w:t>
      </w:r>
      <w:r w:rsidR="00AA4BB9" w:rsidRPr="006952B3">
        <w:t>results</w:t>
      </w:r>
      <w:r w:rsidRPr="006952B3">
        <w:t xml:space="preserve"> for borderline independencies/dependencies </w:t>
      </w:r>
      <w:r w:rsidR="00E06BA2" w:rsidRPr="006952B3">
        <w:t xml:space="preserve">incorrect </w:t>
      </w:r>
      <w:r w:rsidR="00806F9B">
        <w:t xml:space="preserve">sometimes </w:t>
      </w:r>
      <w:r w:rsidR="00806F9B">
        <w:fldChar w:fldCharType="begin"/>
      </w:r>
      <w:r w:rsidR="00806F9B">
        <w:instrText xml:space="preserve"> ADDIN EN.CITE &lt;EndNote&gt;&lt;Cite&gt;&lt;Author&gt;Spirtes&lt;/Author&gt;&lt;Year&gt;2010&lt;/Year&gt;&lt;RecNum&gt;58&lt;/RecNum&gt;&lt;DisplayText&gt;(Spirtes 2010)&lt;/DisplayText&gt;&lt;record&gt;&lt;rec-number&gt;58&lt;/rec-number&gt;&lt;foreign-keys&gt;&lt;key app="EN" db-id="wrpxppwxg9vatmexa2pvzwapzzt2saw0evfw" timestamp="1416220784"&gt;58&lt;/key&gt;&lt;/foreign-keys&gt;&lt;ref-type name="Journal Article"&gt;17&lt;/ref-type&gt;&lt;contributors&gt;&lt;authors&gt;&lt;author&gt;Spirtes, P.&lt;/author&gt;&lt;/authors&gt;&lt;/contributors&gt;&lt;auth-address&gt;Spirtes, P&amp;#xD;Carnegie Mellon Univ, Dept Philosophy, Pittsburgh, PA 15213 USA&amp;#xD;Carnegie Mellon Univ, Dept Philosophy, Pittsburgh, PA 15213 USA&amp;#xD;Carnegie Mellon Univ, Dept Philosophy, Pittsburgh, PA 15213 USA&lt;/auth-address&gt;&lt;titles&gt;&lt;title&gt;Introduction to Causal Inference&lt;/title&gt;&lt;secondary-title&gt;Journal of Machine Learning Research&lt;/secondary-title&gt;&lt;alt-title&gt;J Mach Learn Res&lt;/alt-title&gt;&lt;/titles&gt;&lt;periodical&gt;&lt;full-title&gt;Journal of Machine Learning Research&lt;/full-title&gt;&lt;abbr-1&gt;J Mach Learn Res&lt;/abbr-1&gt;&lt;/periodical&gt;&lt;alt-periodical&gt;&lt;full-title&gt;Journal of Machine Learning Research&lt;/full-title&gt;&lt;abbr-1&gt;J Mach Learn Res&lt;/abbr-1&gt;&lt;/alt-periodical&gt;&lt;pages&gt;1643-1662&lt;/pages&gt;&lt;volume&gt;11&lt;/volume&gt;&lt;keywords&gt;&lt;keyword&gt;bayesian networks&lt;/keyword&gt;&lt;keyword&gt;causation&lt;/keyword&gt;&lt;keyword&gt;causal inference&lt;/keyword&gt;&lt;keyword&gt;markov blanket induction&lt;/keyword&gt;&lt;keyword&gt;feature-selection&lt;/keyword&gt;&lt;keyword&gt;local causal&lt;/keyword&gt;&lt;keyword&gt;discovery&lt;/keyword&gt;&lt;keyword&gt;graphs&lt;/keyword&gt;&lt;keyword&gt;models&lt;/keyword&gt;&lt;/keywords&gt;&lt;dates&gt;&lt;year&gt;2010&lt;/year&gt;&lt;pub-dates&gt;&lt;date&gt;May&lt;/date&gt;&lt;/pub-dates&gt;&lt;/dates&gt;&lt;isbn&gt;1532-4435&lt;/isbn&gt;&lt;accession-num&gt;WOS:000282522000003&lt;/accession-num&gt;&lt;urls&gt;&lt;related-urls&gt;&lt;url&gt;&amp;lt;Go to ISI&amp;gt;://WOS:000282522000003&lt;/url&gt;&lt;/related-urls&gt;&lt;/urls&gt;&lt;language&gt;English&lt;/language&gt;&lt;/record&gt;&lt;/Cite&gt;&lt;/EndNote&gt;</w:instrText>
      </w:r>
      <w:r w:rsidR="00806F9B">
        <w:fldChar w:fldCharType="separate"/>
      </w:r>
      <w:r w:rsidR="00806F9B">
        <w:rPr>
          <w:noProof/>
        </w:rPr>
        <w:t>(Spirtes 2010)</w:t>
      </w:r>
      <w:r w:rsidR="00806F9B">
        <w:fldChar w:fldCharType="end"/>
      </w:r>
      <w:r w:rsidRPr="006952B3">
        <w:t>. The outcome of learning a network can be sensitive to such errors.</w:t>
      </w:r>
    </w:p>
    <w:p w:rsidR="002A6A1D" w:rsidRDefault="002A6A1D" w:rsidP="0027506B">
      <w:pPr>
        <w:autoSpaceDE w:val="0"/>
        <w:autoSpaceDN w:val="0"/>
        <w:adjustRightInd w:val="0"/>
        <w:spacing w:after="0" w:line="480" w:lineRule="auto"/>
      </w:pPr>
      <w:r w:rsidRPr="003C0424">
        <w:t>The method that we used to</w:t>
      </w:r>
      <w:r>
        <w:t xml:space="preserve"> learn the structure of </w:t>
      </w:r>
      <w:r w:rsidR="00ED3289">
        <w:t xml:space="preserve">the </w:t>
      </w:r>
      <w:r>
        <w:t>SEM</w:t>
      </w:r>
      <w:r w:rsidRPr="003C0424">
        <w:t xml:space="preserve"> </w:t>
      </w:r>
      <w:r w:rsidR="00FA72AF">
        <w:t>was</w:t>
      </w:r>
      <w:r w:rsidR="00FA72AF" w:rsidRPr="003C0424">
        <w:t xml:space="preserve"> </w:t>
      </w:r>
      <w:r w:rsidRPr="003C0424">
        <w:t xml:space="preserve">developed by Claassen and Heskes (2012) and </w:t>
      </w:r>
      <w:r w:rsidR="00FA72AF">
        <w:t xml:space="preserve">is </w:t>
      </w:r>
      <w:r w:rsidRPr="003C0424">
        <w:t xml:space="preserve">called Bayesian Constraint-based Causal Discovery (BCCD). This method aims to combine the strength of constraint-based and </w:t>
      </w:r>
      <w:r w:rsidRPr="002A6A1D">
        <w:t xml:space="preserve">score-based approaches. This method is able to detect common causes of the observed variables </w:t>
      </w:r>
      <w:r w:rsidR="00FA72AF">
        <w:t>similar to</w:t>
      </w:r>
      <w:r w:rsidR="00FA72AF" w:rsidRPr="002A6A1D">
        <w:t xml:space="preserve"> </w:t>
      </w:r>
      <w:r w:rsidRPr="002A6A1D">
        <w:t xml:space="preserve">constraint-based approaches and </w:t>
      </w:r>
      <w:r w:rsidR="00FA72AF">
        <w:t>provides</w:t>
      </w:r>
      <w:r w:rsidR="00FA72AF" w:rsidRPr="002A6A1D">
        <w:t xml:space="preserve"> </w:t>
      </w:r>
      <w:r w:rsidRPr="002A6A1D">
        <w:t xml:space="preserve">a reliability </w:t>
      </w:r>
      <w:r w:rsidR="00FA72AF">
        <w:t>measure</w:t>
      </w:r>
      <w:r w:rsidR="00FA72AF" w:rsidRPr="002A6A1D">
        <w:t xml:space="preserve"> </w:t>
      </w:r>
      <w:r w:rsidRPr="002A6A1D">
        <w:t xml:space="preserve">of the inferred relationship </w:t>
      </w:r>
      <w:r w:rsidR="00FA72AF">
        <w:t>like the</w:t>
      </w:r>
      <w:r w:rsidR="00FA72AF" w:rsidRPr="002A6A1D">
        <w:t xml:space="preserve"> </w:t>
      </w:r>
      <w:r w:rsidRPr="002A6A1D">
        <w:t>score</w:t>
      </w:r>
      <w:r w:rsidR="00FA72AF">
        <w:t>-</w:t>
      </w:r>
      <w:r w:rsidRPr="002A6A1D">
        <w:t>based approach.</w:t>
      </w:r>
      <w:r w:rsidR="00B612DB">
        <w:t xml:space="preserve"> </w:t>
      </w:r>
      <w:r w:rsidR="00B612DB" w:rsidRPr="00B612DB">
        <w:t xml:space="preserve">This reliability measure gives a conservative estimate of the probability of a causal relation. </w:t>
      </w:r>
      <w:r w:rsidR="00B00E98">
        <w:t>A recently extended version of BCCD</w:t>
      </w:r>
      <w:r w:rsidR="007245BA">
        <w:t xml:space="preserve"> can handle data that contains a mixture of discrete and continuous variables and does not require discretization that can lead to loss of information </w:t>
      </w:r>
      <w:r w:rsidR="00BC7D3B">
        <w:fldChar w:fldCharType="begin"/>
      </w:r>
      <w:r w:rsidR="00F66090">
        <w:instrText xml:space="preserve"> ADDIN EN.CITE &lt;EndNote&gt;&lt;Cite&gt;&lt;Author&gt;Sokolova&lt;/Author&gt;&lt;Year&gt;2014&lt;/Year&gt;&lt;RecNum&gt;51&lt;/RecNum&gt;&lt;DisplayText&gt;(Sokolova et al., 2014)&lt;/DisplayText&gt;&lt;record&gt;&lt;rec-number&gt;51&lt;/rec-number&gt;&lt;foreign-keys&gt;&lt;key app="EN" db-id="wrpxppwxg9vatmexa2pvzwapzzt2saw0evfw" timestamp="1413210769"&gt;51&lt;/key&gt;&lt;/foreign-keys&gt;&lt;ref-type name="Book Section"&gt;5&lt;/ref-type&gt;&lt;contributors&gt;&lt;authors&gt;&lt;author&gt;Sokolova, Elena&lt;/author&gt;&lt;author&gt;Groot, Perry&lt;/author&gt;&lt;author&gt;Claassen, Tom&lt;/author&gt;&lt;author&gt;Heskes, Tom&lt;/author&gt;&lt;/authors&gt;&lt;/contributors&gt;&lt;titles&gt;&lt;title&gt;Causal Discovery from Databases with Discrete and Continuous Variables&lt;/title&gt;&lt;secondary-title&gt;Probabilistic Graphical Models&lt;/secondary-title&gt;&lt;/titles&gt;&lt;pages&gt;442-457&lt;/pages&gt;&lt;dates&gt;&lt;year&gt;2014&lt;/year&gt;&lt;/dates&gt;&lt;publisher&gt;Springer&lt;/publisher&gt;&lt;isbn&gt;3319114328&lt;/isbn&gt;&lt;urls&gt;&lt;/urls&gt;&lt;/record&gt;&lt;/Cite&gt;&lt;/EndNote&gt;</w:instrText>
      </w:r>
      <w:r w:rsidR="00BC7D3B">
        <w:fldChar w:fldCharType="separate"/>
      </w:r>
      <w:r w:rsidR="00F66090">
        <w:rPr>
          <w:noProof/>
        </w:rPr>
        <w:t>(Sokolova et al., 2014)</w:t>
      </w:r>
      <w:r w:rsidR="00BC7D3B">
        <w:fldChar w:fldCharType="end"/>
      </w:r>
      <w:r w:rsidR="007245BA">
        <w:t xml:space="preserve">. </w:t>
      </w:r>
      <w:r>
        <w:t xml:space="preserve">BCCD works with directed acyclic graphs that can contain latent variables. These graphs are called </w:t>
      </w:r>
      <w:r w:rsidR="00FA72AF">
        <w:t>m</w:t>
      </w:r>
      <w:r w:rsidRPr="00961DFC">
        <w:t xml:space="preserve">aximal ancestral graphs </w:t>
      </w:r>
      <w:r>
        <w:t>(MAG). All MAGs that represent the same set of</w:t>
      </w:r>
      <w:r w:rsidRPr="00961DFC">
        <w:t xml:space="preserve"> </w:t>
      </w:r>
      <w:r>
        <w:t xml:space="preserve">conditional independencies form </w:t>
      </w:r>
      <w:r w:rsidR="00FA72AF">
        <w:t xml:space="preserve">an </w:t>
      </w:r>
      <w:r>
        <w:t xml:space="preserve">equivalence class. </w:t>
      </w:r>
      <w:r w:rsidRPr="00961DFC">
        <w:t xml:space="preserve">The equivalence class for MAGs is called a partial ancestral graph (PAG). </w:t>
      </w:r>
      <w:r w:rsidRPr="00DD73F2">
        <w:t>Edge directions</w:t>
      </w:r>
      <w:r>
        <w:t xml:space="preserve"> in </w:t>
      </w:r>
      <w:r w:rsidR="00FA72AF">
        <w:t xml:space="preserve">a </w:t>
      </w:r>
      <w:r>
        <w:t>PAG</w:t>
      </w:r>
      <w:r w:rsidR="007C381D">
        <w:t xml:space="preserve"> are marked with </w:t>
      </w:r>
      <w:proofErr w:type="gramStart"/>
      <w:r w:rsidR="007C381D">
        <w:t>“ −</w:t>
      </w:r>
      <w:proofErr w:type="gramEnd"/>
      <w:r w:rsidR="007C381D">
        <w:t xml:space="preserve"> ” and      “</w:t>
      </w:r>
      <w:r w:rsidRPr="00DD73F2">
        <w:t xml:space="preserve"> &gt;” if the direction is the same for all </w:t>
      </w:r>
      <w:r>
        <w:t xml:space="preserve">graphs </w:t>
      </w:r>
      <w:r w:rsidRPr="00DD73F2">
        <w:t>belonging to the PAG and with “○” otherwise.</w:t>
      </w:r>
      <w:r>
        <w:t xml:space="preserve"> The </w:t>
      </w:r>
      <w:r w:rsidRPr="003C0424">
        <w:t>BCCD</w:t>
      </w:r>
      <w:r>
        <w:t xml:space="preserve"> algorithm produces PAG</w:t>
      </w:r>
      <w:r w:rsidR="00FA72AF">
        <w:t>s</w:t>
      </w:r>
      <w:r>
        <w:t xml:space="preserve"> as an output.</w:t>
      </w:r>
    </w:p>
    <w:p w:rsidR="00D81FAF" w:rsidRDefault="00F5664C" w:rsidP="0027506B">
      <w:pPr>
        <w:pStyle w:val="Heading1"/>
        <w:numPr>
          <w:ilvl w:val="0"/>
          <w:numId w:val="0"/>
        </w:numPr>
      </w:pPr>
      <w:r>
        <w:lastRenderedPageBreak/>
        <w:t>Results</w:t>
      </w:r>
    </w:p>
    <w:p w:rsidR="00A46D9B" w:rsidRDefault="007F4F58" w:rsidP="0027506B">
      <w:pPr>
        <w:spacing w:line="480" w:lineRule="auto"/>
      </w:pPr>
      <w:r>
        <w:t xml:space="preserve">Demographics of the study sample previously used in Hoogman et al. </w:t>
      </w:r>
      <w:r w:rsidR="00BC7D3B">
        <w:fldChar w:fldCharType="begin">
          <w:fldData xml:space="preserve">PEVuZE5vdGU+PENpdGUgRXhjbHVkZUF1dGg9IjEiPjxBdXRob3I+SG9vZ21hbjwvQXV0aG9yPjxZ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</w:fldData>
        </w:fldChar>
      </w:r>
      <w:r w:rsidR="00CD029A">
        <w:instrText xml:space="preserve"> ADDIN EN.CITE </w:instrText>
      </w:r>
      <w:r w:rsidR="00BC7D3B">
        <w:fldChar w:fldCharType="begin">
          <w:fldData xml:space="preserve">PEVuZE5vdGU+PENpdGUgRXhjbHVkZUF1dGg9IjEiPjxBdXRob3I+SG9vZ21hbjwvQXV0aG9yPjxZ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</w:fldData>
        </w:fldChar>
      </w:r>
      <w:r w:rsidR="00CD029A">
        <w:instrText xml:space="preserve"> ADDIN EN.CITE.DATA </w:instrText>
      </w:r>
      <w:r w:rsidR="00BC7D3B">
        <w:fldChar w:fldCharType="end"/>
      </w:r>
      <w:r w:rsidR="00BC7D3B">
        <w:fldChar w:fldCharType="separate"/>
      </w:r>
      <w:r w:rsidR="00CD029A">
        <w:rPr>
          <w:noProof/>
        </w:rPr>
        <w:t>(2013)</w:t>
      </w:r>
      <w:r w:rsidR="00BC7D3B">
        <w:fldChar w:fldCharType="end"/>
      </w:r>
      <w:r>
        <w:t xml:space="preserve"> are shown in Table </w:t>
      </w:r>
      <w:r w:rsidR="00B764DE">
        <w:t>1</w:t>
      </w:r>
      <w:r>
        <w:t>. Patients and controls represented age-, gender-</w:t>
      </w:r>
      <w:r w:rsidR="00310EA6">
        <w:t>,</w:t>
      </w:r>
      <w:r>
        <w:t xml:space="preserve"> and IQ</w:t>
      </w:r>
      <w:r w:rsidR="009E094E">
        <w:t>-</w:t>
      </w:r>
      <w:r>
        <w:t>comparable groups</w:t>
      </w:r>
      <w:r w:rsidR="002C7CAE">
        <w:t xml:space="preserve"> (p</w:t>
      </w:r>
      <w:r w:rsidR="00E06BA2">
        <w:t>&gt;0.</w:t>
      </w:r>
      <w:r w:rsidR="002C7CAE">
        <w:t>22</w:t>
      </w:r>
      <w:r w:rsidR="00E06BA2">
        <w:t>)</w:t>
      </w:r>
      <w:r>
        <w:t>. W</w:t>
      </w:r>
      <w:r w:rsidR="00696BFF">
        <w:t xml:space="preserve">e applied </w:t>
      </w:r>
      <w:r w:rsidR="00771620">
        <w:t xml:space="preserve">the </w:t>
      </w:r>
      <w:r>
        <w:t>BCCD algorithm to this data set</w:t>
      </w:r>
      <w:r w:rsidR="00696BFF">
        <w:t xml:space="preserve">. </w:t>
      </w:r>
      <w:r w:rsidR="0072123E">
        <w:t xml:space="preserve">As </w:t>
      </w:r>
      <w:r w:rsidR="00A17624">
        <w:t xml:space="preserve">prior information </w:t>
      </w:r>
      <w:r w:rsidR="003E47B8">
        <w:t>we</w:t>
      </w:r>
      <w:r w:rsidR="00A17624">
        <w:t xml:space="preserve"> incorporated </w:t>
      </w:r>
      <w:r w:rsidR="00560AC9">
        <w:t xml:space="preserve">the assumption </w:t>
      </w:r>
      <w:r w:rsidR="00A17624">
        <w:t xml:space="preserve">that </w:t>
      </w:r>
      <w:r w:rsidR="003E47B8" w:rsidRPr="006C6E19">
        <w:rPr>
          <w:i/>
        </w:rPr>
        <w:t>DAT1</w:t>
      </w:r>
      <w:r w:rsidR="003E47B8">
        <w:t xml:space="preserve"> genotype cannot be influenced by</w:t>
      </w:r>
      <w:r w:rsidR="00560AC9">
        <w:t xml:space="preserve"> any</w:t>
      </w:r>
      <w:r w:rsidR="003E47B8">
        <w:t xml:space="preserve"> other factor in the model,</w:t>
      </w:r>
      <w:r w:rsidR="00A17624">
        <w:t xml:space="preserve"> </w:t>
      </w:r>
      <w:r w:rsidR="002C7CAE">
        <w:t xml:space="preserve">since chronologically </w:t>
      </w:r>
      <w:r w:rsidR="00261BA9">
        <w:t xml:space="preserve">a </w:t>
      </w:r>
      <w:r w:rsidR="002C7CAE">
        <w:t>gene is the first factor present in the lifespan</w:t>
      </w:r>
      <w:r w:rsidR="00261BA9">
        <w:t>,</w:t>
      </w:r>
      <w:r w:rsidR="002C7CAE">
        <w:t xml:space="preserve"> </w:t>
      </w:r>
      <w:r w:rsidR="00A17624">
        <w:t xml:space="preserve">and </w:t>
      </w:r>
      <w:r w:rsidR="003E47B8">
        <w:t xml:space="preserve">that </w:t>
      </w:r>
      <w:r w:rsidR="00A17624">
        <w:t>d</w:t>
      </w:r>
      <w:r w:rsidR="000D787D">
        <w:t xml:space="preserve">iagnosis </w:t>
      </w:r>
      <w:r w:rsidR="003E47B8">
        <w:t xml:space="preserve">is </w:t>
      </w:r>
      <w:r w:rsidR="002E7E51">
        <w:t xml:space="preserve">present </w:t>
      </w:r>
      <w:r w:rsidR="003E47B8">
        <w:t>downstream of</w:t>
      </w:r>
      <w:r w:rsidR="000D787D">
        <w:t xml:space="preserve"> symptoms</w:t>
      </w:r>
      <w:r w:rsidR="00560AC9">
        <w:t>, i.e., that symptoms cannot be caused by diagnosis</w:t>
      </w:r>
      <w:r w:rsidR="00A17624">
        <w:t xml:space="preserve">. </w:t>
      </w:r>
    </w:p>
    <w:p w:rsidR="003A3425" w:rsidRDefault="00671A01" w:rsidP="0027506B">
      <w:pPr>
        <w:spacing w:line="480" w:lineRule="auto"/>
      </w:pPr>
      <w:r>
        <w:t>Running t</w:t>
      </w:r>
      <w:r w:rsidR="00310EA6">
        <w:t xml:space="preserve">he </w:t>
      </w:r>
      <w:r w:rsidR="00A22225">
        <w:t xml:space="preserve">BCCD algorithm </w:t>
      </w:r>
      <w:r>
        <w:t xml:space="preserve">provided </w:t>
      </w:r>
      <w:r w:rsidR="00A22225">
        <w:t>three tables (Table</w:t>
      </w:r>
      <w:r w:rsidR="00310EA6">
        <w:t>s</w:t>
      </w:r>
      <w:r w:rsidR="00A22225">
        <w:t xml:space="preserve"> </w:t>
      </w:r>
      <w:r w:rsidR="00D56EA3">
        <w:t>2</w:t>
      </w:r>
      <w:r w:rsidR="00A22225">
        <w:t xml:space="preserve">, </w:t>
      </w:r>
      <w:r w:rsidR="00310EA6">
        <w:t>3 and</w:t>
      </w:r>
      <w:r w:rsidR="00D56EA3">
        <w:t xml:space="preserve"> 4</w:t>
      </w:r>
      <w:r w:rsidR="00A22225">
        <w:t xml:space="preserve">). Table </w:t>
      </w:r>
      <w:r w:rsidR="00D56EA3">
        <w:t>2</w:t>
      </w:r>
      <w:r w:rsidR="00A22225">
        <w:t xml:space="preserve"> presents</w:t>
      </w:r>
      <w:r w:rsidR="00E579C1">
        <w:t xml:space="preserve"> the</w:t>
      </w:r>
      <w:r w:rsidR="00A22225">
        <w:t xml:space="preserve"> </w:t>
      </w:r>
      <w:r w:rsidR="00E579C1">
        <w:t>reliability</w:t>
      </w:r>
      <w:r w:rsidR="00816ADD">
        <w:t xml:space="preserve"> </w:t>
      </w:r>
      <w:r w:rsidR="00E579C1">
        <w:t>of the</w:t>
      </w:r>
      <w:r w:rsidR="00A22225">
        <w:t xml:space="preserve"> causal statement: “A causes B”, both for direct and indirect causal effect</w:t>
      </w:r>
      <w:r>
        <w:t>s</w:t>
      </w:r>
      <w:r w:rsidR="00A22225">
        <w:t>.</w:t>
      </w:r>
      <w:r w:rsidR="003A3425">
        <w:rPr>
          <w:i/>
        </w:rPr>
        <w:t xml:space="preserve"> </w:t>
      </w:r>
      <w:r w:rsidR="003A3425" w:rsidRPr="006832FA">
        <w:t xml:space="preserve">If there is an edge between </w:t>
      </w:r>
      <w:r w:rsidR="003A3425" w:rsidRPr="000B4636">
        <w:rPr>
          <w:i/>
        </w:rPr>
        <w:t>A</w:t>
      </w:r>
      <w:r w:rsidR="003A3425" w:rsidRPr="006832FA">
        <w:t xml:space="preserve"> and </w:t>
      </w:r>
      <w:r w:rsidR="003A3425" w:rsidRPr="000B4636">
        <w:rPr>
          <w:i/>
        </w:rPr>
        <w:t>B</w:t>
      </w:r>
      <w:r w:rsidR="003A3425" w:rsidRPr="006832FA">
        <w:t>, it has a tail from</w:t>
      </w:r>
      <w:r w:rsidR="003A3425">
        <w:t xml:space="preserve"> </w:t>
      </w:r>
      <w:r w:rsidR="003A3425" w:rsidRPr="006832FA">
        <w:rPr>
          <w:i/>
        </w:rPr>
        <w:t>A</w:t>
      </w:r>
      <w:r w:rsidR="003A3425">
        <w:t xml:space="preserve"> to </w:t>
      </w:r>
      <w:r w:rsidR="003A3425" w:rsidRPr="006832FA">
        <w:rPr>
          <w:i/>
        </w:rPr>
        <w:t>B</w:t>
      </w:r>
      <w:r w:rsidR="00980091">
        <w:t xml:space="preserve"> and </w:t>
      </w:r>
      <w:r w:rsidR="00980091" w:rsidRPr="00980091">
        <w:rPr>
          <w:i/>
        </w:rPr>
        <w:t>A</w:t>
      </w:r>
      <w:r w:rsidR="00980091">
        <w:t xml:space="preserve"> causes </w:t>
      </w:r>
      <w:r w:rsidR="00980091" w:rsidRPr="00980091">
        <w:rPr>
          <w:i/>
        </w:rPr>
        <w:t>B</w:t>
      </w:r>
      <w:r w:rsidR="00980091">
        <w:t xml:space="preserve"> in the PAG</w:t>
      </w:r>
      <w:r w:rsidR="003A3425">
        <w:rPr>
          <w:i/>
        </w:rPr>
        <w:t>.</w:t>
      </w:r>
      <w:r w:rsidR="00A22225">
        <w:t xml:space="preserve"> For example, variable “</w:t>
      </w:r>
      <w:r w:rsidR="00816ADD">
        <w:t>Patient/Control</w:t>
      </w:r>
      <w:r w:rsidR="00A22225">
        <w:t>” cause</w:t>
      </w:r>
      <w:r>
        <w:t>d</w:t>
      </w:r>
      <w:r w:rsidR="00A22225">
        <w:t xml:space="preserve"> variable “Medication” with </w:t>
      </w:r>
      <w:r w:rsidR="00816ADD">
        <w:t>reliability</w:t>
      </w:r>
      <w:r w:rsidR="00B4672F">
        <w:t xml:space="preserve"> 89%. </w:t>
      </w:r>
      <w:r w:rsidR="00D56EA3">
        <w:t>Table 3</w:t>
      </w:r>
      <w:r w:rsidR="00E579C1">
        <w:t xml:space="preserve"> represents the</w:t>
      </w:r>
      <w:r w:rsidR="00A22225">
        <w:t xml:space="preserve"> </w:t>
      </w:r>
      <w:r w:rsidR="00816ADD">
        <w:t xml:space="preserve">reliability </w:t>
      </w:r>
      <w:r w:rsidR="003A3425">
        <w:t xml:space="preserve">of the </w:t>
      </w:r>
      <w:r w:rsidR="00A22225">
        <w:t>causal statement: “A does not cause B”, both for direct and indirect causal effect</w:t>
      </w:r>
      <w:r w:rsidR="00310EA6">
        <w:t>s</w:t>
      </w:r>
      <w:r w:rsidR="00A22225">
        <w:t>.</w:t>
      </w:r>
      <w:r w:rsidR="003A3425">
        <w:t xml:space="preserve"> </w:t>
      </w:r>
      <w:r w:rsidR="003A3425" w:rsidRPr="000B4636">
        <w:t xml:space="preserve">If there is an edge between </w:t>
      </w:r>
      <w:r w:rsidR="003A3425">
        <w:rPr>
          <w:i/>
        </w:rPr>
        <w:t xml:space="preserve">A </w:t>
      </w:r>
      <w:r w:rsidR="003A3425" w:rsidRPr="000B4636">
        <w:t>and</w:t>
      </w:r>
      <w:r w:rsidR="003A3425">
        <w:rPr>
          <w:i/>
        </w:rPr>
        <w:t xml:space="preserve"> B,</w:t>
      </w:r>
      <w:r w:rsidR="003A3425" w:rsidRPr="000B4636">
        <w:t xml:space="preserve"> it has an</w:t>
      </w:r>
      <w:r w:rsidR="003A3425">
        <w:rPr>
          <w:i/>
        </w:rPr>
        <w:t xml:space="preserve"> </w:t>
      </w:r>
      <w:r w:rsidR="003A3425">
        <w:t xml:space="preserve">arrow head from </w:t>
      </w:r>
      <w:r w:rsidR="003A3425" w:rsidRPr="000B4636">
        <w:rPr>
          <w:i/>
        </w:rPr>
        <w:t>B</w:t>
      </w:r>
      <w:r w:rsidR="003A3425">
        <w:t xml:space="preserve"> to </w:t>
      </w:r>
      <w:r w:rsidR="003A3425" w:rsidRPr="000B4636">
        <w:rPr>
          <w:i/>
        </w:rPr>
        <w:t>A</w:t>
      </w:r>
      <w:r w:rsidR="003A3425">
        <w:t>.</w:t>
      </w:r>
      <w:r w:rsidR="003A3425">
        <w:rPr>
          <w:i/>
        </w:rPr>
        <w:t xml:space="preserve"> </w:t>
      </w:r>
      <w:r w:rsidR="00A22225">
        <w:t xml:space="preserve">For example, </w:t>
      </w:r>
      <w:r w:rsidR="00261BA9">
        <w:t xml:space="preserve">the </w:t>
      </w:r>
      <w:r w:rsidR="00A22225">
        <w:t>variable “</w:t>
      </w:r>
      <w:r w:rsidR="00816ADD">
        <w:t>Smoking”</w:t>
      </w:r>
      <w:r w:rsidR="00A22225">
        <w:t xml:space="preserve"> </w:t>
      </w:r>
      <w:r w:rsidR="00816ADD">
        <w:t xml:space="preserve">does not </w:t>
      </w:r>
      <w:r w:rsidR="00A22225">
        <w:t>cause variable “</w:t>
      </w:r>
      <w:r w:rsidR="00816ADD">
        <w:t>Patient/Control</w:t>
      </w:r>
      <w:r w:rsidR="00A22225">
        <w:t xml:space="preserve">” with </w:t>
      </w:r>
      <w:r w:rsidR="00816ADD">
        <w:t>reliability 66</w:t>
      </w:r>
      <w:r w:rsidR="00A22225">
        <w:t xml:space="preserve">%. </w:t>
      </w:r>
      <w:r w:rsidR="00310EA6">
        <w:t>The p</w:t>
      </w:r>
      <w:r w:rsidR="00816ADD">
        <w:t>rior knowledge used in the model</w:t>
      </w:r>
      <w:r>
        <w:t>,</w:t>
      </w:r>
      <w:r w:rsidR="003A2B86">
        <w:t xml:space="preserve"> i.e.</w:t>
      </w:r>
      <w:r w:rsidR="00816ADD">
        <w:t xml:space="preserve"> that </w:t>
      </w:r>
      <w:r w:rsidR="00816ADD" w:rsidRPr="006C6E19">
        <w:rPr>
          <w:i/>
        </w:rPr>
        <w:t>DAT1</w:t>
      </w:r>
      <w:r w:rsidR="00816ADD">
        <w:t xml:space="preserve"> haplotype is not cause</w:t>
      </w:r>
      <w:r w:rsidR="00310EA6">
        <w:t>d</w:t>
      </w:r>
      <w:r w:rsidR="00816ADD">
        <w:t xml:space="preserve"> by other variables and</w:t>
      </w:r>
      <w:r w:rsidR="00310EA6">
        <w:t xml:space="preserve"> that</w:t>
      </w:r>
      <w:r w:rsidR="00816ADD">
        <w:t xml:space="preserve"> diagnosis is present downstream of </w:t>
      </w:r>
      <w:r w:rsidR="00310EA6">
        <w:t>symptoms</w:t>
      </w:r>
      <w:r>
        <w:t>,</w:t>
      </w:r>
      <w:r w:rsidR="00310EA6">
        <w:t xml:space="preserve"> is represented</w:t>
      </w:r>
      <w:r w:rsidR="00816ADD">
        <w:t xml:space="preserve"> in Table </w:t>
      </w:r>
      <w:r w:rsidR="00D56EA3">
        <w:t>3</w:t>
      </w:r>
      <w:r w:rsidR="00310EA6">
        <w:t xml:space="preserve"> in cells </w:t>
      </w:r>
      <w:r w:rsidR="00816ADD">
        <w:t xml:space="preserve">with </w:t>
      </w:r>
      <w:r w:rsidR="00310EA6">
        <w:t xml:space="preserve">a </w:t>
      </w:r>
      <w:r w:rsidR="00816ADD">
        <w:t>reliability</w:t>
      </w:r>
      <w:r w:rsidR="00310EA6">
        <w:t xml:space="preserve"> of</w:t>
      </w:r>
      <w:r w:rsidR="00816ADD">
        <w:t xml:space="preserve"> 100%. </w:t>
      </w:r>
    </w:p>
    <w:p w:rsidR="004746C0" w:rsidRDefault="004746C0" w:rsidP="00E45A01">
      <w:proofErr w:type="gramStart"/>
      <w:r w:rsidRPr="00A85A5E">
        <w:rPr>
          <w:b/>
        </w:rPr>
        <w:t>Table 1.</w:t>
      </w:r>
      <w:proofErr w:type="gramEnd"/>
      <w:r>
        <w:t xml:space="preserve"> Demographics of the study sample. </w:t>
      </w:r>
      <w:proofErr w:type="gramStart"/>
      <w:r>
        <w:t xml:space="preserve">Adapted from Hoogman et al. </w:t>
      </w:r>
      <w:r w:rsidR="00671A01">
        <w:t>(</w:t>
      </w:r>
      <w:r>
        <w:t>2012)</w:t>
      </w:r>
      <w:r w:rsidR="00671A01">
        <w:t>.</w:t>
      </w:r>
      <w:proofErr w:type="gramEnd"/>
    </w:p>
    <w:p w:rsidR="00F66090" w:rsidRDefault="00F66090" w:rsidP="0027506B">
      <w:pPr>
        <w:spacing w:line="480" w:lineRule="auto"/>
      </w:pPr>
    </w:p>
    <w:p w:rsidR="00BC6AC4" w:rsidRDefault="00816ADD" w:rsidP="0027506B">
      <w:pPr>
        <w:spacing w:line="480" w:lineRule="auto"/>
      </w:pPr>
      <w:r w:rsidRPr="008B3935">
        <w:t xml:space="preserve">Table </w:t>
      </w:r>
      <w:r w:rsidR="00D56EA3" w:rsidRPr="008B3935">
        <w:t>4</w:t>
      </w:r>
      <w:r w:rsidRPr="008B3935">
        <w:t xml:space="preserve"> </w:t>
      </w:r>
      <w:r w:rsidR="00FF6ED5" w:rsidRPr="008B3935">
        <w:t xml:space="preserve">provides </w:t>
      </w:r>
      <w:r w:rsidRPr="008B3935">
        <w:t xml:space="preserve">the reliability of </w:t>
      </w:r>
      <w:r w:rsidR="00FF6ED5" w:rsidRPr="008B3935">
        <w:t xml:space="preserve">the </w:t>
      </w:r>
      <w:r w:rsidR="00E579C1" w:rsidRPr="008B3935">
        <w:t xml:space="preserve">statement that </w:t>
      </w:r>
      <w:r w:rsidR="00FF6ED5" w:rsidRPr="008B3935">
        <w:t>a</w:t>
      </w:r>
      <w:r w:rsidR="00E579C1" w:rsidRPr="008B3935">
        <w:t xml:space="preserve"> </w:t>
      </w:r>
      <w:r w:rsidRPr="008B3935">
        <w:t xml:space="preserve">direct causal link </w:t>
      </w:r>
      <w:r w:rsidR="00FF6ED5" w:rsidRPr="008B3935">
        <w:t xml:space="preserve">exists </w:t>
      </w:r>
      <w:r w:rsidRPr="008B3935">
        <w:t>between two variables. The difference between Table</w:t>
      </w:r>
      <w:r w:rsidR="00310EA6" w:rsidRPr="008B3935">
        <w:t>s</w:t>
      </w:r>
      <w:r w:rsidRPr="008B3935">
        <w:t xml:space="preserve"> </w:t>
      </w:r>
      <w:r w:rsidR="00D56EA3" w:rsidRPr="008B3935">
        <w:t>2</w:t>
      </w:r>
      <w:r w:rsidRPr="008B3935">
        <w:t xml:space="preserve"> and </w:t>
      </w:r>
      <w:r w:rsidR="00D56EA3" w:rsidRPr="008B3935">
        <w:t>3</w:t>
      </w:r>
      <w:r w:rsidR="00310EA6" w:rsidRPr="008B3935">
        <w:t xml:space="preserve"> compared to </w:t>
      </w:r>
      <w:r w:rsidRPr="008B3935">
        <w:t xml:space="preserve">Table </w:t>
      </w:r>
      <w:r w:rsidR="00D56EA3" w:rsidRPr="008B3935">
        <w:t>4</w:t>
      </w:r>
      <w:r w:rsidRPr="008B3935">
        <w:t xml:space="preserve"> is that </w:t>
      </w:r>
      <w:r w:rsidR="00310EA6" w:rsidRPr="008B3935">
        <w:t>Tables 2 and 3</w:t>
      </w:r>
      <w:r w:rsidRPr="008B3935">
        <w:t xml:space="preserve"> </w:t>
      </w:r>
      <w:r w:rsidR="00FF6ED5" w:rsidRPr="008B3935">
        <w:t xml:space="preserve">give an </w:t>
      </w:r>
      <w:r w:rsidR="004057FA" w:rsidRPr="008B3935">
        <w:t>estimate</w:t>
      </w:r>
      <w:r w:rsidRPr="008B3935">
        <w:t xml:space="preserve"> </w:t>
      </w:r>
      <w:r w:rsidR="00FF6ED5" w:rsidRPr="008B3935">
        <w:t xml:space="preserve">for </w:t>
      </w:r>
      <w:r w:rsidRPr="008B3935">
        <w:t>the direction of the c</w:t>
      </w:r>
      <w:r w:rsidR="00310EA6" w:rsidRPr="008B3935">
        <w:t xml:space="preserve">ausal </w:t>
      </w:r>
      <w:r w:rsidR="00FF6ED5" w:rsidRPr="008B3935">
        <w:t xml:space="preserve">effect, </w:t>
      </w:r>
      <w:r w:rsidR="00310EA6" w:rsidRPr="008B3935">
        <w:t>whereas T</w:t>
      </w:r>
      <w:r w:rsidR="004057FA" w:rsidRPr="008B3935">
        <w:t>able</w:t>
      </w:r>
      <w:r w:rsidR="00310EA6" w:rsidRPr="008B3935">
        <w:t xml:space="preserve"> 4</w:t>
      </w:r>
      <w:r w:rsidR="004057FA" w:rsidRPr="008B3935">
        <w:t xml:space="preserve"> </w:t>
      </w:r>
      <w:r w:rsidR="00FF6ED5" w:rsidRPr="008B3935">
        <w:t xml:space="preserve">provides </w:t>
      </w:r>
      <w:r w:rsidR="004057FA" w:rsidRPr="008B3935">
        <w:t>estimates</w:t>
      </w:r>
      <w:r w:rsidRPr="008B3935">
        <w:t xml:space="preserve"> </w:t>
      </w:r>
      <w:r w:rsidR="00FF6ED5" w:rsidRPr="008B3935">
        <w:t xml:space="preserve">for </w:t>
      </w:r>
      <w:r w:rsidRPr="008B3935">
        <w:t xml:space="preserve">the </w:t>
      </w:r>
      <w:r w:rsidR="004057FA" w:rsidRPr="008B3935">
        <w:t>presence</w:t>
      </w:r>
      <w:r w:rsidRPr="008B3935">
        <w:t xml:space="preserve"> </w:t>
      </w:r>
      <w:r w:rsidR="004057FA" w:rsidRPr="008B3935">
        <w:t xml:space="preserve">of the </w:t>
      </w:r>
      <w:r w:rsidRPr="008B3935">
        <w:t>path between two variabl</w:t>
      </w:r>
      <w:r w:rsidR="004057FA" w:rsidRPr="008B3935">
        <w:t>es. Moreover, Table</w:t>
      </w:r>
      <w:r w:rsidR="00FF6ED5" w:rsidRPr="008B3935">
        <w:t>s</w:t>
      </w:r>
      <w:r w:rsidR="004057FA" w:rsidRPr="008B3935">
        <w:t xml:space="preserve"> </w:t>
      </w:r>
      <w:r w:rsidR="00D56EA3" w:rsidRPr="008B3935">
        <w:t>2</w:t>
      </w:r>
      <w:r w:rsidR="004057FA" w:rsidRPr="008B3935">
        <w:t xml:space="preserve"> and </w:t>
      </w:r>
      <w:r w:rsidR="00D56EA3" w:rsidRPr="008B3935">
        <w:t>3</w:t>
      </w:r>
      <w:r w:rsidR="004057FA" w:rsidRPr="008B3935">
        <w:t xml:space="preserve"> </w:t>
      </w:r>
      <w:r w:rsidR="00FF6ED5" w:rsidRPr="008B3935">
        <w:t xml:space="preserve">show </w:t>
      </w:r>
      <w:r w:rsidR="004057FA" w:rsidRPr="008B3935">
        <w:t>the</w:t>
      </w:r>
      <w:r w:rsidR="00F5436C" w:rsidRPr="008B3935">
        <w:t xml:space="preserve"> reliability of the direction of both direct and </w:t>
      </w:r>
      <w:r w:rsidR="00F5436C" w:rsidRPr="008B3935">
        <w:lastRenderedPageBreak/>
        <w:t>indirect</w:t>
      </w:r>
      <w:r w:rsidR="00D56EA3" w:rsidRPr="008B3935">
        <w:t xml:space="preserve"> causal paths</w:t>
      </w:r>
      <w:r w:rsidR="00FF6ED5" w:rsidRPr="008B3935">
        <w:t>,</w:t>
      </w:r>
      <w:r w:rsidR="00D56EA3" w:rsidRPr="008B3935">
        <w:t xml:space="preserve"> </w:t>
      </w:r>
      <w:r w:rsidR="00310EA6" w:rsidRPr="008B3935">
        <w:t>whereas</w:t>
      </w:r>
      <w:r w:rsidR="00D56EA3" w:rsidRPr="008B3935">
        <w:t xml:space="preserve"> Table 4</w:t>
      </w:r>
      <w:r w:rsidR="004057FA" w:rsidRPr="008B3935">
        <w:t xml:space="preserve"> </w:t>
      </w:r>
      <w:r w:rsidR="00FF6ED5" w:rsidRPr="008B3935">
        <w:t xml:space="preserve">gives a </w:t>
      </w:r>
      <w:r w:rsidR="00F5436C" w:rsidRPr="008B3935">
        <w:t xml:space="preserve">reliability </w:t>
      </w:r>
      <w:r w:rsidR="00FF6ED5" w:rsidRPr="008B3935">
        <w:t>estimate for</w:t>
      </w:r>
      <w:r w:rsidR="00F5436C" w:rsidRPr="008B3935">
        <w:t xml:space="preserve"> </w:t>
      </w:r>
      <w:r w:rsidR="00310EA6" w:rsidRPr="008B3935">
        <w:t xml:space="preserve">a </w:t>
      </w:r>
      <w:r w:rsidR="00F5436C" w:rsidRPr="008B3935">
        <w:t>direct causal path between two variables</w:t>
      </w:r>
      <w:r w:rsidR="00FF6ED5" w:rsidRPr="008B3935">
        <w:t xml:space="preserve"> only</w:t>
      </w:r>
      <w:r w:rsidR="00F5436C" w:rsidRPr="008B3935">
        <w:t>.</w:t>
      </w:r>
    </w:p>
    <w:p w:rsidR="007C381D" w:rsidRDefault="007C381D" w:rsidP="0027506B">
      <w:pPr>
        <w:spacing w:line="480" w:lineRule="auto"/>
      </w:pPr>
      <w:r>
        <w:t xml:space="preserve">By </w:t>
      </w:r>
      <w:r w:rsidR="00F87B85">
        <w:t>combining</w:t>
      </w:r>
      <w:r>
        <w:t xml:space="preserve"> Tables 2, 3 and 4 we constructed a causal network representing causal relationships between variables, which </w:t>
      </w:r>
      <w:proofErr w:type="gramStart"/>
      <w:r>
        <w:t>is</w:t>
      </w:r>
      <w:proofErr w:type="gramEnd"/>
      <w:r>
        <w:t xml:space="preserve"> presented in Figure 1. </w:t>
      </w:r>
      <w:r w:rsidR="00F87B85">
        <w:t>For visualization purposes, t</w:t>
      </w:r>
      <w:r>
        <w:t xml:space="preserve">his network </w:t>
      </w:r>
      <w:r w:rsidR="00F87B85">
        <w:t xml:space="preserve">only </w:t>
      </w:r>
      <w:r>
        <w:t xml:space="preserve">includes the edges with a </w:t>
      </w:r>
      <w:r w:rsidRPr="001B0868">
        <w:t>reliability</w:t>
      </w:r>
      <w:r>
        <w:t xml:space="preserve"> of a direct causal link higher than 50%. The resulting network structure matche</w:t>
      </w:r>
      <w:r w:rsidR="003A2B86">
        <w:t>d</w:t>
      </w:r>
      <w:r>
        <w:t xml:space="preserve"> some of our expectations: symptoms caused diagnosis, and </w:t>
      </w:r>
      <w:r w:rsidR="003A2B86">
        <w:t xml:space="preserve">the </w:t>
      </w:r>
      <w:r>
        <w:t xml:space="preserve">presence of </w:t>
      </w:r>
      <w:r w:rsidR="003A2B86">
        <w:t xml:space="preserve">an </w:t>
      </w:r>
      <w:r>
        <w:t xml:space="preserve">ADHD diagnosis influenced smoking behavior, prescription of medical treatment, and level of </w:t>
      </w:r>
      <w:r>
        <w:rPr>
          <w:color w:val="000000" w:themeColor="text1"/>
        </w:rPr>
        <w:t>striatal</w:t>
      </w:r>
      <w:r w:rsidRPr="006B3355">
        <w:rPr>
          <w:color w:val="000000" w:themeColor="text1"/>
        </w:rPr>
        <w:t xml:space="preserve"> </w:t>
      </w:r>
      <w:r>
        <w:t xml:space="preserve">activation during the MID task. Moreover, the graph </w:t>
      </w:r>
      <w:r w:rsidR="003A2B86">
        <w:t xml:space="preserve">showed </w:t>
      </w:r>
      <w:r>
        <w:t xml:space="preserve">a </w:t>
      </w:r>
      <w:r w:rsidR="00F87B85">
        <w:t xml:space="preserve">direct </w:t>
      </w:r>
      <w:r>
        <w:t>link</w:t>
      </w:r>
      <w:r w:rsidR="00F87B85">
        <w:t xml:space="preserve"> </w:t>
      </w:r>
      <w:r>
        <w:t xml:space="preserve">between the </w:t>
      </w:r>
      <w:r w:rsidRPr="009122EF">
        <w:rPr>
          <w:i/>
        </w:rPr>
        <w:t>DAT1</w:t>
      </w:r>
      <w:r>
        <w:t xml:space="preserve"> haplotype and inattention symptoms, but not between the </w:t>
      </w:r>
      <w:r w:rsidRPr="009122EF">
        <w:rPr>
          <w:i/>
        </w:rPr>
        <w:t>DAT1</w:t>
      </w:r>
      <w:r>
        <w:t xml:space="preserve"> haplotype and </w:t>
      </w:r>
      <w:r w:rsidRPr="004057FA">
        <w:rPr>
          <w:color w:val="000000" w:themeColor="text1"/>
        </w:rPr>
        <w:t>hyperactivity</w:t>
      </w:r>
      <w:r>
        <w:rPr>
          <w:color w:val="000000" w:themeColor="text1"/>
        </w:rPr>
        <w:t xml:space="preserve">/impulsivity </w:t>
      </w:r>
      <w:r>
        <w:t xml:space="preserve">symptoms. These findings are in line with the results obtained by Hoogman and coworkers </w:t>
      </w:r>
      <w:r w:rsidR="00BC7D3B">
        <w:fldChar w:fldCharType="begin">
          <w:fldData xml:space="preserve">PEVuZE5vdGU+PENpdGUgRXhjbHVkZUF1dGg9IjEiPjxBdXRob3I+SG9vZ21hbjwvQXV0aG9yPjxZ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</w:fldData>
        </w:fldChar>
      </w:r>
      <w:r>
        <w:instrText xml:space="preserve"> ADDIN EN.CITE </w:instrText>
      </w:r>
      <w:r w:rsidR="00BC7D3B">
        <w:fldChar w:fldCharType="begin">
          <w:fldData xml:space="preserve">PEVuZE5vdGU+PENpdGUgRXhjbHVkZUF1dGg9IjEiPjxBdXRob3I+SG9vZ21hbjwvQXV0aG9yPjxZ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</w:fldData>
        </w:fldChar>
      </w:r>
      <w:r>
        <w:instrText xml:space="preserve"> ADDIN EN.CITE.DATA </w:instrText>
      </w:r>
      <w:r w:rsidR="00BC7D3B">
        <w:fldChar w:fldCharType="end"/>
      </w:r>
      <w:r w:rsidR="00BC7D3B">
        <w:fldChar w:fldCharType="separate"/>
      </w:r>
      <w:r>
        <w:rPr>
          <w:noProof/>
        </w:rPr>
        <w:t>(2013)</w:t>
      </w:r>
      <w:r w:rsidR="00BC7D3B">
        <w:fldChar w:fldCharType="end"/>
      </w:r>
      <w:r>
        <w:t>.</w:t>
      </w:r>
    </w:p>
    <w:p w:rsidR="00D81FAF" w:rsidRPr="004057FA" w:rsidRDefault="0016226C" w:rsidP="00E45A01">
      <w:pPr>
        <w:spacing w:after="0"/>
      </w:pPr>
      <w:proofErr w:type="gramStart"/>
      <w:r w:rsidRPr="00A85A5E">
        <w:rPr>
          <w:b/>
        </w:rPr>
        <w:t xml:space="preserve">Table </w:t>
      </w:r>
      <w:r w:rsidR="00D56EA3" w:rsidRPr="00A85A5E">
        <w:rPr>
          <w:b/>
        </w:rPr>
        <w:t>2</w:t>
      </w:r>
      <w:r w:rsidRPr="00A85A5E">
        <w:rPr>
          <w:b/>
        </w:rPr>
        <w:t>.</w:t>
      </w:r>
      <w:proofErr w:type="gramEnd"/>
      <w:r w:rsidRPr="004057FA">
        <w:t xml:space="preserve"> </w:t>
      </w:r>
      <w:proofErr w:type="gramStart"/>
      <w:r w:rsidR="00F5436C" w:rsidRPr="004057FA">
        <w:t>T</w:t>
      </w:r>
      <w:r w:rsidR="00E82EE5" w:rsidRPr="004057FA">
        <w:t>he reliability</w:t>
      </w:r>
      <w:r w:rsidR="00E579C1" w:rsidRPr="004057FA">
        <w:t xml:space="preserve"> estimate</w:t>
      </w:r>
      <w:r w:rsidR="00E82EE5" w:rsidRPr="004057FA">
        <w:t xml:space="preserve"> of the </w:t>
      </w:r>
      <w:r w:rsidR="00D3086E" w:rsidRPr="004057FA">
        <w:t xml:space="preserve">logical statement </w:t>
      </w:r>
      <w:r w:rsidR="006832FA" w:rsidRPr="004057FA">
        <w:t>“</w:t>
      </w:r>
      <w:r w:rsidR="006832FA" w:rsidRPr="004057FA">
        <w:rPr>
          <w:i/>
        </w:rPr>
        <w:t>A</w:t>
      </w:r>
      <w:r w:rsidR="006832FA" w:rsidRPr="004057FA">
        <w:t xml:space="preserve"> </w:t>
      </w:r>
      <w:r w:rsidR="00D3086E" w:rsidRPr="004057FA">
        <w:t xml:space="preserve">causes </w:t>
      </w:r>
      <w:r w:rsidR="00D3086E" w:rsidRPr="004057FA">
        <w:rPr>
          <w:i/>
        </w:rPr>
        <w:t>B</w:t>
      </w:r>
      <w:r w:rsidR="00E1725B" w:rsidRPr="004057FA">
        <w:rPr>
          <w:i/>
        </w:rPr>
        <w:t>”</w:t>
      </w:r>
      <w:r w:rsidR="00752EF8" w:rsidRPr="004057FA">
        <w:t>, where A</w:t>
      </w:r>
      <w:r w:rsidR="00E579C1" w:rsidRPr="004057FA">
        <w:t xml:space="preserve"> is</w:t>
      </w:r>
      <w:r w:rsidR="00752EF8" w:rsidRPr="004057FA">
        <w:t xml:space="preserve"> represented in rows and B in columns.</w:t>
      </w:r>
      <w:proofErr w:type="gramEnd"/>
      <w:r w:rsidR="00E1725B" w:rsidRPr="004057FA">
        <w:rPr>
          <w:i/>
        </w:rPr>
        <w:t xml:space="preserve"> </w:t>
      </w:r>
      <w:r w:rsidR="00E579C1" w:rsidRPr="004057FA">
        <w:t>The estimate is provided</w:t>
      </w:r>
      <w:r w:rsidR="00D81FAF" w:rsidRPr="004057FA">
        <w:t xml:space="preserve"> for </w:t>
      </w:r>
      <w:r w:rsidR="00E579C1" w:rsidRPr="004057FA">
        <w:t>logical statements with</w:t>
      </w:r>
      <w:r w:rsidR="00D81FAF" w:rsidRPr="004057FA">
        <w:t xml:space="preserve"> </w:t>
      </w:r>
      <w:r w:rsidR="00FF1DAD">
        <w:t>reliability</w:t>
      </w:r>
      <w:r w:rsidR="00E31640" w:rsidRPr="004057FA">
        <w:t xml:space="preserve"> </w:t>
      </w:r>
      <w:r w:rsidR="00671A01">
        <w:t xml:space="preserve">of </w:t>
      </w:r>
      <w:r w:rsidR="00E31640" w:rsidRPr="004057FA">
        <w:t>50%</w:t>
      </w:r>
      <w:r w:rsidR="00D81FAF" w:rsidRPr="004057FA">
        <w:t xml:space="preserve"> or higher</w:t>
      </w:r>
      <w:r w:rsidR="00E31640" w:rsidRPr="004057FA">
        <w:t>.</w:t>
      </w:r>
    </w:p>
    <w:p w:rsidR="007F4F58" w:rsidRDefault="007F4F58" w:rsidP="00E45A01">
      <w:pPr>
        <w:spacing w:after="0"/>
      </w:pPr>
    </w:p>
    <w:p w:rsidR="00EB0C38" w:rsidRDefault="00EB0C38" w:rsidP="00E45A01">
      <w:pPr>
        <w:spacing w:after="0"/>
      </w:pPr>
    </w:p>
    <w:p w:rsidR="00F5436C" w:rsidRDefault="00F5436C" w:rsidP="00E45A01">
      <w:pPr>
        <w:spacing w:after="0"/>
      </w:pPr>
      <w:proofErr w:type="gramStart"/>
      <w:r w:rsidRPr="00F66090">
        <w:rPr>
          <w:b/>
        </w:rPr>
        <w:t>Table</w:t>
      </w:r>
      <w:r w:rsidR="007F4F58" w:rsidRPr="00F66090">
        <w:rPr>
          <w:b/>
        </w:rPr>
        <w:t xml:space="preserve"> </w:t>
      </w:r>
      <w:r w:rsidR="00D56EA3" w:rsidRPr="00F66090">
        <w:rPr>
          <w:b/>
        </w:rPr>
        <w:t>3</w:t>
      </w:r>
      <w:r>
        <w:t>.</w:t>
      </w:r>
      <w:proofErr w:type="gramEnd"/>
      <w:r>
        <w:t xml:space="preserve"> </w:t>
      </w:r>
      <w:proofErr w:type="gramStart"/>
      <w:r>
        <w:t>The reliability of the logical statement “</w:t>
      </w:r>
      <w:r w:rsidRPr="006832FA">
        <w:rPr>
          <w:i/>
        </w:rPr>
        <w:t>A</w:t>
      </w:r>
      <w:r>
        <w:t xml:space="preserve"> does not cause </w:t>
      </w:r>
      <w:r w:rsidRPr="006832FA">
        <w:rPr>
          <w:i/>
        </w:rPr>
        <w:t>B</w:t>
      </w:r>
      <w:r>
        <w:rPr>
          <w:i/>
        </w:rPr>
        <w:t>”</w:t>
      </w:r>
      <w:r w:rsidR="00752EF8">
        <w:rPr>
          <w:i/>
        </w:rPr>
        <w:t xml:space="preserve">, </w:t>
      </w:r>
      <w:r w:rsidR="00752EF8" w:rsidRPr="00752EF8">
        <w:t>where A</w:t>
      </w:r>
      <w:r w:rsidR="00E579C1">
        <w:t xml:space="preserve"> is</w:t>
      </w:r>
      <w:r w:rsidR="00752EF8" w:rsidRPr="00752EF8">
        <w:t xml:space="preserve"> repr</w:t>
      </w:r>
      <w:r w:rsidR="00752EF8">
        <w:t xml:space="preserve">esented in rows </w:t>
      </w:r>
      <w:r w:rsidR="00752EF8" w:rsidRPr="00752EF8">
        <w:t xml:space="preserve">and B in </w:t>
      </w:r>
      <w:r w:rsidR="00752EF8">
        <w:t>column</w:t>
      </w:r>
      <w:r w:rsidR="00752EF8" w:rsidRPr="00752EF8">
        <w:t>s</w:t>
      </w:r>
      <w:r w:rsidRPr="00752EF8">
        <w:t>.</w:t>
      </w:r>
      <w:proofErr w:type="gramEnd"/>
      <w:r w:rsidRPr="00752EF8">
        <w:t xml:space="preserve"> </w:t>
      </w:r>
      <w:r w:rsidR="00E579C1">
        <w:t>The estimate is provided</w:t>
      </w:r>
      <w:r>
        <w:t xml:space="preserve"> for logical statements with</w:t>
      </w:r>
      <w:r w:rsidR="00A85A5E">
        <w:t xml:space="preserve"> </w:t>
      </w:r>
      <w:r w:rsidR="00FF1DAD">
        <w:t>reliability</w:t>
      </w:r>
      <w:r>
        <w:t xml:space="preserve"> </w:t>
      </w:r>
      <w:r w:rsidR="00A85A5E">
        <w:t xml:space="preserve">of </w:t>
      </w:r>
      <w:r>
        <w:t>50% or higher.</w:t>
      </w:r>
    </w:p>
    <w:p w:rsidR="00F5436C" w:rsidRDefault="00F5436C" w:rsidP="00E45A01">
      <w:pPr>
        <w:spacing w:after="0"/>
      </w:pPr>
    </w:p>
    <w:p w:rsidR="00F66090" w:rsidRDefault="00F66090" w:rsidP="00E45A01">
      <w:pPr>
        <w:spacing w:after="0"/>
      </w:pPr>
    </w:p>
    <w:p w:rsidR="00F5436C" w:rsidRDefault="0016226C" w:rsidP="00E45A01">
      <w:proofErr w:type="gramStart"/>
      <w:r w:rsidRPr="00F66090">
        <w:rPr>
          <w:b/>
        </w:rPr>
        <w:t xml:space="preserve">Table </w:t>
      </w:r>
      <w:r w:rsidR="00D56EA3" w:rsidRPr="00F66090">
        <w:rPr>
          <w:b/>
        </w:rPr>
        <w:t>4</w:t>
      </w:r>
      <w:r w:rsidRPr="00415FBE">
        <w:rPr>
          <w:b/>
        </w:rPr>
        <w:t>.</w:t>
      </w:r>
      <w:proofErr w:type="gramEnd"/>
      <w:r w:rsidR="00E82EE5">
        <w:t xml:space="preserve"> </w:t>
      </w:r>
      <w:proofErr w:type="gramStart"/>
      <w:r w:rsidR="00E31640">
        <w:t xml:space="preserve">Reliability of </w:t>
      </w:r>
      <w:r w:rsidR="00E31640" w:rsidRPr="0016226C">
        <w:t xml:space="preserve">direct links between </w:t>
      </w:r>
      <w:r w:rsidR="00E31640">
        <w:t xml:space="preserve">two </w:t>
      </w:r>
      <w:r w:rsidR="00E31640" w:rsidRPr="0016226C">
        <w:t>variables</w:t>
      </w:r>
      <w:r w:rsidR="00B26E2C">
        <w:t>.</w:t>
      </w:r>
      <w:proofErr w:type="gramEnd"/>
      <w:r w:rsidR="00B26E2C">
        <w:t xml:space="preserve"> </w:t>
      </w:r>
    </w:p>
    <w:p w:rsidR="00D81FAF" w:rsidRDefault="00D81FAF" w:rsidP="00E45A01"/>
    <w:p w:rsidR="00D81FAF" w:rsidRDefault="00EF13CE" w:rsidP="00E45A01">
      <w:proofErr w:type="gramStart"/>
      <w:r w:rsidRPr="00C023E2">
        <w:rPr>
          <w:b/>
        </w:rPr>
        <w:t xml:space="preserve">Figure </w:t>
      </w:r>
      <w:r w:rsidR="00C70A7F" w:rsidRPr="00C023E2">
        <w:rPr>
          <w:b/>
        </w:rPr>
        <w:t>1</w:t>
      </w:r>
      <w:r w:rsidRPr="00C023E2">
        <w:rPr>
          <w:b/>
        </w:rPr>
        <w:t>.</w:t>
      </w:r>
      <w:proofErr w:type="gramEnd"/>
      <w:r w:rsidR="006C3AE0">
        <w:t xml:space="preserve"> </w:t>
      </w:r>
      <w:r w:rsidR="006A1797">
        <w:t>Output causal model</w:t>
      </w:r>
      <w:r w:rsidR="00A62FE1">
        <w:t xml:space="preserve"> representing causal </w:t>
      </w:r>
      <w:r w:rsidR="001E15AA">
        <w:t>relationships</w:t>
      </w:r>
      <w:r w:rsidR="00A62FE1">
        <w:t xml:space="preserve"> between variables </w:t>
      </w:r>
      <w:r w:rsidR="00BA4A32">
        <w:t xml:space="preserve">in the </w:t>
      </w:r>
      <w:r w:rsidR="00CF0249">
        <w:t>MID</w:t>
      </w:r>
      <w:r w:rsidR="001E15AA">
        <w:t xml:space="preserve"> task experiment</w:t>
      </w:r>
      <w:r w:rsidR="006C3AE0">
        <w:t xml:space="preserve">, where edge directions are marked with ‘-’ and </w:t>
      </w:r>
      <w:proofErr w:type="gramStart"/>
      <w:r w:rsidR="006C3AE0">
        <w:t>‘ &gt;</w:t>
      </w:r>
      <w:proofErr w:type="gramEnd"/>
      <w:r w:rsidR="006C3AE0">
        <w:t xml:space="preserve">’ for </w:t>
      </w:r>
      <w:r w:rsidR="006A1797">
        <w:t>identifiable</w:t>
      </w:r>
      <w:r w:rsidR="006C3AE0">
        <w:t xml:space="preserve"> edge directions and with ‘○’ for non-</w:t>
      </w:r>
      <w:r w:rsidR="006A1797" w:rsidRPr="006A1797">
        <w:t xml:space="preserve"> </w:t>
      </w:r>
      <w:r w:rsidR="006A1797">
        <w:t xml:space="preserve">identifiable </w:t>
      </w:r>
      <w:r w:rsidR="006C3AE0">
        <w:t xml:space="preserve">edge directions. </w:t>
      </w:r>
      <w:r w:rsidR="008E2D31">
        <w:t>Reliability</w:t>
      </w:r>
      <w:r w:rsidR="00BA4A32">
        <w:t xml:space="preserve"> </w:t>
      </w:r>
      <w:r w:rsidR="00CF0249">
        <w:t>estimates for</w:t>
      </w:r>
      <w:r w:rsidR="00BA4A32">
        <w:t xml:space="preserve"> the presence of an edge </w:t>
      </w:r>
      <w:r w:rsidR="008D58D9">
        <w:t>are</w:t>
      </w:r>
      <w:r w:rsidR="001E15AA">
        <w:t xml:space="preserve"> depicted </w:t>
      </w:r>
      <w:r w:rsidR="00CF0249">
        <w:t>as percentage</w:t>
      </w:r>
      <w:r w:rsidR="001E15AA">
        <w:t xml:space="preserve">.   </w:t>
      </w:r>
    </w:p>
    <w:p w:rsidR="00F66090" w:rsidRDefault="00F66090" w:rsidP="00E45A01"/>
    <w:p w:rsidR="006E0659" w:rsidRDefault="006E0659" w:rsidP="0027506B">
      <w:pPr>
        <w:spacing w:line="480" w:lineRule="auto"/>
        <w:rPr>
          <w:color w:val="000000" w:themeColor="text1"/>
        </w:rPr>
      </w:pPr>
      <w:r w:rsidRPr="004E3D74">
        <w:rPr>
          <w:color w:val="000000" w:themeColor="text1"/>
        </w:rPr>
        <w:t xml:space="preserve">As </w:t>
      </w:r>
      <w:r w:rsidR="00705C02">
        <w:rPr>
          <w:color w:val="000000" w:themeColor="text1"/>
        </w:rPr>
        <w:t>apparent</w:t>
      </w:r>
      <w:r w:rsidRPr="004E3D74">
        <w:rPr>
          <w:color w:val="000000" w:themeColor="text1"/>
        </w:rPr>
        <w:t xml:space="preserve"> from the network </w:t>
      </w:r>
      <w:r w:rsidR="00705C02">
        <w:rPr>
          <w:color w:val="000000" w:themeColor="text1"/>
        </w:rPr>
        <w:t xml:space="preserve">in Figure 1, </w:t>
      </w:r>
      <w:r w:rsidRPr="004E3D74">
        <w:rPr>
          <w:color w:val="000000" w:themeColor="text1"/>
        </w:rPr>
        <w:t>the causal path from</w:t>
      </w:r>
      <w:r w:rsidR="00560AC9">
        <w:rPr>
          <w:color w:val="000000" w:themeColor="text1"/>
        </w:rPr>
        <w:t xml:space="preserve"> the</w:t>
      </w:r>
      <w:r w:rsidRPr="004E3D74">
        <w:rPr>
          <w:color w:val="000000" w:themeColor="text1"/>
        </w:rPr>
        <w:t xml:space="preserve"> </w:t>
      </w:r>
      <w:r w:rsidRPr="006C6E19">
        <w:rPr>
          <w:i/>
          <w:color w:val="000000" w:themeColor="text1"/>
        </w:rPr>
        <w:t>DAT1</w:t>
      </w:r>
      <w:r w:rsidRPr="004E3D74">
        <w:rPr>
          <w:color w:val="000000" w:themeColor="text1"/>
        </w:rPr>
        <w:t xml:space="preserve"> risk haplotype to brain activation is indirect, and mediated through other variables. </w:t>
      </w:r>
      <w:r w:rsidR="00C74D51" w:rsidRPr="004E3D74">
        <w:t xml:space="preserve">This causal path was not detected </w:t>
      </w:r>
      <w:r w:rsidR="00560AC9">
        <w:t>in</w:t>
      </w:r>
      <w:r w:rsidR="00C74D51" w:rsidRPr="004E3D74">
        <w:t xml:space="preserve"> the study </w:t>
      </w:r>
      <w:r w:rsidR="00705C02">
        <w:t>of</w:t>
      </w:r>
      <w:r w:rsidR="00705C02" w:rsidRPr="004E3D74">
        <w:t xml:space="preserve"> </w:t>
      </w:r>
      <w:r w:rsidR="00C74D51" w:rsidRPr="004E3D74">
        <w:t xml:space="preserve">Hoogman </w:t>
      </w:r>
      <w:r w:rsidR="00705C02">
        <w:t xml:space="preserve">and colleagues </w:t>
      </w:r>
      <w:r w:rsidR="00BC7D3B">
        <w:fldChar w:fldCharType="begin">
          <w:fldData xml:space="preserve">PEVuZE5vdGU+PENpdGUgRXhjbHVkZUF1dGg9IjEiPjxBdXRob3I+SG9vZ21hbjwvQXV0aG9yPjxZ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</w:fldData>
        </w:fldChar>
      </w:r>
      <w:r w:rsidR="00CD029A">
        <w:instrText xml:space="preserve"> ADDIN EN.CITE </w:instrText>
      </w:r>
      <w:r w:rsidR="00BC7D3B">
        <w:fldChar w:fldCharType="begin">
          <w:fldData xml:space="preserve">PEVuZE5vdGU+PENpdGUgRXhjbHVkZUF1dGg9IjEiPjxBdXRob3I+SG9vZ21hbjwvQXV0aG9yPjxZ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</w:fldData>
        </w:fldChar>
      </w:r>
      <w:r w:rsidR="00CD029A">
        <w:instrText xml:space="preserve"> ADDIN EN.CITE.DATA </w:instrText>
      </w:r>
      <w:r w:rsidR="00BC7D3B">
        <w:fldChar w:fldCharType="end"/>
      </w:r>
      <w:r w:rsidR="00BC7D3B">
        <w:fldChar w:fldCharType="separate"/>
      </w:r>
      <w:r w:rsidR="00CD029A">
        <w:rPr>
          <w:noProof/>
        </w:rPr>
        <w:t>(2013)</w:t>
      </w:r>
      <w:r w:rsidR="00BC7D3B">
        <w:fldChar w:fldCharType="end"/>
      </w:r>
      <w:r w:rsidR="00C74D51" w:rsidRPr="004E3D74">
        <w:t xml:space="preserve">. </w:t>
      </w:r>
      <w:r w:rsidR="004E3D74" w:rsidRPr="004E3D74">
        <w:t>Another</w:t>
      </w:r>
      <w:r w:rsidRPr="004E3D74">
        <w:t xml:space="preserve"> causal path</w:t>
      </w:r>
      <w:r w:rsidR="004E3D74" w:rsidRPr="004E3D74">
        <w:t xml:space="preserve"> that </w:t>
      </w:r>
      <w:r w:rsidR="00FF606C">
        <w:t>had</w:t>
      </w:r>
      <w:r w:rsidR="00FF606C" w:rsidRPr="004E3D74">
        <w:t xml:space="preserve"> </w:t>
      </w:r>
      <w:r w:rsidR="004E3D74" w:rsidRPr="004E3D74">
        <w:t xml:space="preserve">not </w:t>
      </w:r>
      <w:r w:rsidR="00FF606C">
        <w:t xml:space="preserve">been </w:t>
      </w:r>
      <w:r w:rsidR="004E3D74" w:rsidRPr="004E3D74">
        <w:t xml:space="preserve">detected by the </w:t>
      </w:r>
      <w:r w:rsidR="00FF606C">
        <w:t xml:space="preserve">former </w:t>
      </w:r>
      <w:r w:rsidR="004E3D74" w:rsidRPr="004E3D74">
        <w:lastRenderedPageBreak/>
        <w:t>study is</w:t>
      </w:r>
      <w:r w:rsidRPr="004E3D74">
        <w:t xml:space="preserve"> the direct path between inattention and hyperactivity/impulsivity.</w:t>
      </w:r>
      <w:r w:rsidR="00513EBE">
        <w:t xml:space="preserve"> </w:t>
      </w:r>
      <w:r w:rsidR="00513EBE" w:rsidRPr="002A6A1D">
        <w:rPr>
          <w:color w:val="000000" w:themeColor="text1"/>
        </w:rPr>
        <w:t>Assuming</w:t>
      </w:r>
      <w:r w:rsidR="00513EBE">
        <w:rPr>
          <w:color w:val="000000" w:themeColor="text1"/>
        </w:rPr>
        <w:t xml:space="preserve"> that there is no common cause between </w:t>
      </w:r>
      <w:r w:rsidR="00560AC9">
        <w:rPr>
          <w:color w:val="000000" w:themeColor="text1"/>
        </w:rPr>
        <w:t xml:space="preserve">the </w:t>
      </w:r>
      <w:r w:rsidR="00513EBE" w:rsidRPr="006C6E19">
        <w:rPr>
          <w:i/>
          <w:color w:val="000000" w:themeColor="text1"/>
        </w:rPr>
        <w:t>DAT1</w:t>
      </w:r>
      <w:r w:rsidR="00513EBE">
        <w:rPr>
          <w:color w:val="000000" w:themeColor="text1"/>
        </w:rPr>
        <w:t xml:space="preserve"> haplotype and inattention symptoms</w:t>
      </w:r>
      <w:r w:rsidR="00513EBE" w:rsidRPr="00023C0F">
        <w:rPr>
          <w:color w:val="000000" w:themeColor="text1"/>
        </w:rPr>
        <w:t>, we measured the strength of the causal effect using Cohen’s d and odds ratio tests, depending on the variables of interest</w:t>
      </w:r>
      <w:r w:rsidR="004D68AC">
        <w:rPr>
          <w:color w:val="000000" w:themeColor="text1"/>
        </w:rPr>
        <w:t xml:space="preserve"> </w:t>
      </w:r>
      <w:r w:rsidR="00BC7D3B">
        <w:rPr>
          <w:color w:val="000000" w:themeColor="text1"/>
        </w:rPr>
        <w:fldChar w:fldCharType="begin">
          <w:fldData xml:space="preserve">PEVuZE5vdGU+PENpdGU+PEF1dGhvcj5OYWthZ2F3YTwvQXV0aG9yPjxZZWFyPjIwMDc8L1llYXI+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</w:fldData>
        </w:fldChar>
      </w:r>
      <w:r w:rsidR="00CD029A">
        <w:rPr>
          <w:color w:val="000000" w:themeColor="text1"/>
        </w:rPr>
        <w:instrText xml:space="preserve"> ADDIN EN.CITE </w:instrText>
      </w:r>
      <w:r w:rsidR="00BC7D3B">
        <w:rPr>
          <w:color w:val="000000" w:themeColor="text1"/>
        </w:rPr>
        <w:fldChar w:fldCharType="begin">
          <w:fldData xml:space="preserve">PEVuZE5vdGU+PENpdGU+PEF1dGhvcj5OYWthZ2F3YTwvQXV0aG9yPjxZZWFyPjIwMDc8L1llYXI+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</w:fldData>
        </w:fldChar>
      </w:r>
      <w:r w:rsidR="00CD029A">
        <w:rPr>
          <w:color w:val="000000" w:themeColor="text1"/>
        </w:rPr>
        <w:instrText xml:space="preserve"> ADDIN EN.CITE.DATA </w:instrText>
      </w:r>
      <w:r w:rsidR="00BC7D3B">
        <w:rPr>
          <w:color w:val="000000" w:themeColor="text1"/>
        </w:rPr>
      </w:r>
      <w:r w:rsidR="00BC7D3B">
        <w:rPr>
          <w:color w:val="000000" w:themeColor="text1"/>
        </w:rPr>
        <w:fldChar w:fldCharType="end"/>
      </w:r>
      <w:r w:rsidR="00BC7D3B">
        <w:rPr>
          <w:color w:val="000000" w:themeColor="text1"/>
        </w:rPr>
      </w:r>
      <w:r w:rsidR="00BC7D3B">
        <w:rPr>
          <w:color w:val="000000" w:themeColor="text1"/>
        </w:rPr>
        <w:fldChar w:fldCharType="separate"/>
      </w:r>
      <w:r w:rsidR="00CD029A">
        <w:rPr>
          <w:noProof/>
          <w:color w:val="000000" w:themeColor="text1"/>
        </w:rPr>
        <w:t>(Cohen 1988; Nakagawa and Cuthill 2007)</w:t>
      </w:r>
      <w:r w:rsidR="00BC7D3B">
        <w:rPr>
          <w:color w:val="000000" w:themeColor="text1"/>
        </w:rPr>
        <w:fldChar w:fldCharType="end"/>
      </w:r>
      <w:r w:rsidR="004C7D37">
        <w:rPr>
          <w:color w:val="000000" w:themeColor="text1"/>
        </w:rPr>
        <w:t>.</w:t>
      </w:r>
      <w:r w:rsidR="00513EBE" w:rsidRPr="00023C0F">
        <w:rPr>
          <w:color w:val="000000" w:themeColor="text1"/>
        </w:rPr>
        <w:t xml:space="preserve"> The causal effect </w:t>
      </w:r>
      <w:r w:rsidR="00094E16">
        <w:rPr>
          <w:color w:val="000000" w:themeColor="text1"/>
        </w:rPr>
        <w:t>o</w:t>
      </w:r>
      <w:r w:rsidR="00513EBE" w:rsidRPr="00023C0F">
        <w:rPr>
          <w:color w:val="000000" w:themeColor="text1"/>
        </w:rPr>
        <w:t xml:space="preserve">f </w:t>
      </w:r>
      <w:r w:rsidR="00513EBE">
        <w:rPr>
          <w:color w:val="000000" w:themeColor="text1"/>
        </w:rPr>
        <w:t xml:space="preserve">the </w:t>
      </w:r>
      <w:r w:rsidR="00513EBE" w:rsidRPr="006C6E19">
        <w:rPr>
          <w:i/>
          <w:color w:val="000000" w:themeColor="text1"/>
        </w:rPr>
        <w:t>DAT1</w:t>
      </w:r>
      <w:r w:rsidR="00513EBE" w:rsidRPr="00023C0F">
        <w:rPr>
          <w:color w:val="000000" w:themeColor="text1"/>
        </w:rPr>
        <w:t xml:space="preserve"> risk haplotype </w:t>
      </w:r>
      <w:r w:rsidR="00513EBE">
        <w:rPr>
          <w:color w:val="000000" w:themeColor="text1"/>
        </w:rPr>
        <w:t>on</w:t>
      </w:r>
      <w:r w:rsidR="00513EBE" w:rsidRPr="00023C0F">
        <w:rPr>
          <w:color w:val="000000" w:themeColor="text1"/>
        </w:rPr>
        <w:t xml:space="preserve"> </w:t>
      </w:r>
      <w:r w:rsidR="00513EBE">
        <w:rPr>
          <w:color w:val="000000" w:themeColor="text1"/>
        </w:rPr>
        <w:t xml:space="preserve">the </w:t>
      </w:r>
      <w:r w:rsidR="00513EBE" w:rsidRPr="00023C0F">
        <w:rPr>
          <w:color w:val="000000" w:themeColor="text1"/>
        </w:rPr>
        <w:t>inattention symptoms ha</w:t>
      </w:r>
      <w:r w:rsidR="00560AC9">
        <w:rPr>
          <w:color w:val="000000" w:themeColor="text1"/>
        </w:rPr>
        <w:t>s</w:t>
      </w:r>
      <w:r w:rsidR="00513EBE" w:rsidRPr="00023C0F">
        <w:rPr>
          <w:color w:val="000000" w:themeColor="text1"/>
        </w:rPr>
        <w:t xml:space="preserve"> a large effect size (</w:t>
      </w:r>
      <w:r w:rsidR="008D58D9">
        <w:rPr>
          <w:color w:val="000000" w:themeColor="text1"/>
        </w:rPr>
        <w:t xml:space="preserve">Cohen’s d </w:t>
      </w:r>
      <w:r w:rsidR="008D58D9" w:rsidRPr="00023C0F">
        <w:rPr>
          <w:color w:val="000000" w:themeColor="text1"/>
        </w:rPr>
        <w:t>0.8</w:t>
      </w:r>
      <w:r w:rsidR="00701A74">
        <w:rPr>
          <w:color w:val="000000" w:themeColor="text1"/>
        </w:rPr>
        <w:t>, CI= [0.41, 1.20]</w:t>
      </w:r>
      <w:r w:rsidR="00513EBE" w:rsidRPr="00023C0F">
        <w:rPr>
          <w:color w:val="000000" w:themeColor="text1"/>
        </w:rPr>
        <w:t>). The link from inattention symptoms to patient/control status ha</w:t>
      </w:r>
      <w:r w:rsidR="00560AC9">
        <w:rPr>
          <w:color w:val="000000" w:themeColor="text1"/>
        </w:rPr>
        <w:t>s</w:t>
      </w:r>
      <w:r w:rsidR="00513EBE" w:rsidRPr="00023C0F">
        <w:rPr>
          <w:color w:val="000000" w:themeColor="text1"/>
        </w:rPr>
        <w:t xml:space="preserve"> a large </w:t>
      </w:r>
      <w:r w:rsidR="00281CDB">
        <w:rPr>
          <w:color w:val="000000" w:themeColor="text1"/>
        </w:rPr>
        <w:t xml:space="preserve">odds </w:t>
      </w:r>
      <w:r w:rsidR="00281CDB" w:rsidRPr="000A55A3">
        <w:rPr>
          <w:color w:val="000000" w:themeColor="text1"/>
        </w:rPr>
        <w:t>ratio</w:t>
      </w:r>
      <w:r w:rsidR="00513EBE" w:rsidRPr="000A55A3">
        <w:rPr>
          <w:color w:val="000000" w:themeColor="text1"/>
        </w:rPr>
        <w:t xml:space="preserve"> of 5.5</w:t>
      </w:r>
      <w:r w:rsidR="000A55A3" w:rsidRPr="000A55A3">
        <w:rPr>
          <w:color w:val="000000" w:themeColor="text1"/>
        </w:rPr>
        <w:t xml:space="preserve"> (CI= [2.87, 10.43])</w:t>
      </w:r>
      <w:r w:rsidR="00513EBE" w:rsidRPr="000A55A3">
        <w:rPr>
          <w:color w:val="000000" w:themeColor="text1"/>
        </w:rPr>
        <w:t>, while</w:t>
      </w:r>
      <w:r w:rsidR="00513EBE" w:rsidRPr="00023C0F">
        <w:rPr>
          <w:color w:val="000000" w:themeColor="text1"/>
        </w:rPr>
        <w:t xml:space="preserve"> the link from patient/control status to striatal brain activation ha</w:t>
      </w:r>
      <w:r w:rsidR="00560AC9">
        <w:rPr>
          <w:color w:val="000000" w:themeColor="text1"/>
        </w:rPr>
        <w:t>s</w:t>
      </w:r>
      <w:r w:rsidR="00513EBE" w:rsidRPr="00023C0F">
        <w:rPr>
          <w:color w:val="000000" w:themeColor="text1"/>
        </w:rPr>
        <w:t xml:space="preserve"> a medium effect s</w:t>
      </w:r>
      <w:r w:rsidR="008D58D9">
        <w:rPr>
          <w:color w:val="000000" w:themeColor="text1"/>
        </w:rPr>
        <w:t xml:space="preserve">ize </w:t>
      </w:r>
      <w:r w:rsidR="004C7D37">
        <w:rPr>
          <w:color w:val="000000" w:themeColor="text1"/>
        </w:rPr>
        <w:t>(Cohen’s</w:t>
      </w:r>
      <w:r w:rsidR="008D58D9">
        <w:rPr>
          <w:color w:val="000000" w:themeColor="text1"/>
        </w:rPr>
        <w:t xml:space="preserve"> d 0.4</w:t>
      </w:r>
      <w:r w:rsidR="00701A74">
        <w:rPr>
          <w:color w:val="000000" w:themeColor="text1"/>
        </w:rPr>
        <w:t xml:space="preserve">, CI= </w:t>
      </w:r>
      <w:r w:rsidR="00701A74" w:rsidRPr="00701A74">
        <w:rPr>
          <w:color w:val="000000" w:themeColor="text1"/>
        </w:rPr>
        <w:t>[0.11, 0.73]</w:t>
      </w:r>
      <w:r w:rsidR="00513EBE" w:rsidRPr="00701A74">
        <w:rPr>
          <w:color w:val="000000" w:themeColor="text1"/>
        </w:rPr>
        <w:t>).</w:t>
      </w:r>
      <w:r w:rsidR="00513EBE" w:rsidRPr="00023C0F">
        <w:rPr>
          <w:color w:val="000000" w:themeColor="text1"/>
        </w:rPr>
        <w:t xml:space="preserve"> </w:t>
      </w:r>
      <w:r w:rsidR="006A1797">
        <w:rPr>
          <w:color w:val="000000" w:themeColor="text1"/>
        </w:rPr>
        <w:t>As a results, t</w:t>
      </w:r>
      <w:r w:rsidR="00513EBE" w:rsidRPr="00023C0F">
        <w:rPr>
          <w:color w:val="000000" w:themeColor="text1"/>
        </w:rPr>
        <w:t xml:space="preserve">he </w:t>
      </w:r>
      <w:r w:rsidR="00E27C68">
        <w:rPr>
          <w:color w:val="000000" w:themeColor="text1"/>
        </w:rPr>
        <w:t xml:space="preserve">direct </w:t>
      </w:r>
      <w:r w:rsidR="00513EBE" w:rsidRPr="00023C0F">
        <w:rPr>
          <w:color w:val="000000" w:themeColor="text1"/>
        </w:rPr>
        <w:t xml:space="preserve">effect of </w:t>
      </w:r>
      <w:r w:rsidR="00560AC9">
        <w:rPr>
          <w:color w:val="000000" w:themeColor="text1"/>
        </w:rPr>
        <w:t xml:space="preserve">the </w:t>
      </w:r>
      <w:r w:rsidR="00513EBE" w:rsidRPr="006C6E19">
        <w:rPr>
          <w:i/>
          <w:color w:val="000000" w:themeColor="text1"/>
        </w:rPr>
        <w:t>DAT1</w:t>
      </w:r>
      <w:r w:rsidR="00513EBE" w:rsidRPr="00023C0F">
        <w:rPr>
          <w:color w:val="000000" w:themeColor="text1"/>
        </w:rPr>
        <w:t xml:space="preserve"> risk haplotype on brain activation </w:t>
      </w:r>
      <w:r w:rsidR="00281CDB">
        <w:rPr>
          <w:color w:val="000000" w:themeColor="text1"/>
        </w:rPr>
        <w:t>was</w:t>
      </w:r>
      <w:r w:rsidR="00513EBE" w:rsidRPr="00023C0F">
        <w:rPr>
          <w:color w:val="000000" w:themeColor="text1"/>
        </w:rPr>
        <w:t xml:space="preserve"> small and non-significant (Cohen’s d </w:t>
      </w:r>
      <w:r w:rsidR="00636B4B">
        <w:rPr>
          <w:color w:val="000000" w:themeColor="text1"/>
        </w:rPr>
        <w:t>0.14</w:t>
      </w:r>
      <w:r w:rsidR="00701A74">
        <w:rPr>
          <w:color w:val="000000" w:themeColor="text1"/>
        </w:rPr>
        <w:t>, CI</w:t>
      </w:r>
      <w:r w:rsidR="00701A74" w:rsidRPr="00701A74">
        <w:rPr>
          <w:color w:val="000000" w:themeColor="text1"/>
        </w:rPr>
        <w:t>= [-0.24, 0.52]</w:t>
      </w:r>
      <w:r w:rsidR="00513EBE" w:rsidRPr="00701A74">
        <w:rPr>
          <w:color w:val="000000" w:themeColor="text1"/>
        </w:rPr>
        <w:t>).</w:t>
      </w:r>
      <w:r w:rsidR="00F06780">
        <w:rPr>
          <w:color w:val="000000" w:themeColor="text1"/>
        </w:rPr>
        <w:t xml:space="preserve"> If we leave out the variable patient/control, then the individual link between the inattention and hyperactivity and brain activation does not pa</w:t>
      </w:r>
      <w:r w:rsidR="00261BA9">
        <w:rPr>
          <w:color w:val="000000" w:themeColor="text1"/>
        </w:rPr>
        <w:t>ss</w:t>
      </w:r>
      <w:r w:rsidR="00F06780">
        <w:rPr>
          <w:color w:val="000000" w:themeColor="text1"/>
        </w:rPr>
        <w:t xml:space="preserve"> the threshold. We interpret the variable patient/control as a summary variable that combines the influence of hyperactivity and inattention and possibly other endophenotypic variables on the other variables in the model such as smoking, striatal activation and medication. </w:t>
      </w:r>
    </w:p>
    <w:p w:rsidR="000B1932" w:rsidRDefault="000B1932" w:rsidP="000B1932">
      <w:pPr>
        <w:spacing w:line="480" w:lineRule="auto"/>
        <w:rPr>
          <w:color w:val="000000" w:themeColor="text1"/>
        </w:rPr>
      </w:pPr>
      <w:r>
        <w:rPr>
          <w:color w:val="000000" w:themeColor="text1"/>
        </w:rPr>
        <w:t xml:space="preserve">The causal path from diagnostic status to striatal activation appears to contradict models assuming that altered brain functioning is a cause of ADHD instead of it being a consequence, like the </w:t>
      </w:r>
      <w:r w:rsidRPr="00751C06">
        <w:rPr>
          <w:color w:val="000000" w:themeColor="text1"/>
        </w:rPr>
        <w:t>endophenotypic model</w:t>
      </w:r>
      <w:r>
        <w:rPr>
          <w:color w:val="000000" w:themeColor="text1"/>
        </w:rPr>
        <w:t xml:space="preserve"> proposed by Franke and colleagues </w:t>
      </w:r>
      <w:r w:rsidR="00BC7D3B">
        <w:rPr>
          <w:color w:val="000000" w:themeColor="text1"/>
        </w:rPr>
        <w:fldChar w:fldCharType="begin"/>
      </w:r>
      <w:r>
        <w:rPr>
          <w:color w:val="000000" w:themeColor="text1"/>
        </w:rPr>
        <w:instrText xml:space="preserve"> ADDIN EN.CITE &lt;EndNote&gt;&lt;Cite ExcludeAuth="1"&gt;&lt;Author&gt;Franke&lt;/Author&gt;&lt;Year&gt;2009&lt;/Year&gt;&lt;RecNum&gt;14&lt;/RecNum&gt;&lt;DisplayText&gt;(2009)&lt;/DisplayText&gt;&lt;record&gt;&lt;rec-number&gt;14&lt;/rec-number&gt;&lt;foreign-keys&gt;&lt;key app="EN" db-id="wrpxppwxg9vatmexa2pvzwapzzt2saw0evfw" timestamp="1413200979"&gt;14&lt;/key&gt;&lt;/foreign-keys&gt;&lt;ref-type name="Journal Article"&gt;17&lt;/ref-type&gt;&lt;contributors&gt;&lt;authors&gt;&lt;author&gt;Franke, B.&lt;/author&gt;&lt;author&gt;Neale, B. M.&lt;/author&gt;&lt;author&gt;Faraone, S. V.&lt;/author&gt;&lt;/authors&gt;&lt;/contributors&gt;&lt;auth-address&gt;Department of Psychiatry, Donders Institute for Brain, Cognition and Behavior, Radboud University Nijmegen Medical Centre, Nijmegen, The Netherlands. b.franke@antrg.umcn.nl&lt;/auth-address&gt;&lt;titles&gt;&lt;title&gt;Genome-wide association studies in ADHD&lt;/title&gt;&lt;secondary-title&gt;Hum Genet&lt;/secondary-title&gt;&lt;alt-title&gt;Human genetics&lt;/alt-title&gt;&lt;/titles&gt;&lt;periodical&gt;&lt;full-title&gt;Hum Genet&lt;/full-title&gt;&lt;abbr-1&gt;Human genetics&lt;/abbr-1&gt;&lt;/periodical&gt;&lt;alt-periodical&gt;&lt;full-title&gt;Hum Genet&lt;/full-title&gt;&lt;abbr-1&gt;Human genetics&lt;/abbr-1&gt;&lt;/alt-periodical&gt;&lt;pages&gt;13-50&lt;/pages&gt;&lt;volume&gt;126&lt;/volume&gt;&lt;number&gt;1&lt;/number&gt;&lt;keywords&gt;&lt;keyword&gt;Adult&lt;/keyword&gt;&lt;keyword&gt;Attention Deficit Disorder with Hyperactivity/diagnosis/*genetics&lt;/keyword&gt;&lt;keyword&gt;Child&lt;/keyword&gt;&lt;keyword&gt;*Genome, Human&lt;/keyword&gt;&lt;keyword&gt;*Genome-Wide Association Study&lt;/keyword&gt;&lt;keyword&gt;Humans&lt;/keyword&gt;&lt;/keywords&gt;&lt;dates&gt;&lt;year&gt;2009&lt;/year&gt;&lt;pub-dates&gt;&lt;date&gt;Jul&lt;/date&gt;&lt;/pub-dates&gt;&lt;/dates&gt;&lt;isbn&gt;1432-1203 (Electronic)&amp;#xD;0340-6717 (Linking)&lt;/isbn&gt;&lt;accession-num&gt;19384554&lt;/accession-num&gt;&lt;urls&gt;&lt;related-urls&gt;&lt;url&gt;http://www.ncbi.nlm.nih.gov/pubmed/19384554&lt;/url&gt;&lt;/related-urls&gt;&lt;/urls&gt;&lt;custom2&gt;3774416&lt;/custom2&gt;&lt;electronic-resource-num&gt;10.1007/s00439-009-0663-4&lt;/electronic-resource-num&gt;&lt;/record&gt;&lt;/Cite&gt;&lt;/EndNote&gt;</w:instrText>
      </w:r>
      <w:r w:rsidR="00BC7D3B">
        <w:rPr>
          <w:color w:val="000000" w:themeColor="text1"/>
        </w:rPr>
        <w:fldChar w:fldCharType="separate"/>
      </w:r>
      <w:r>
        <w:rPr>
          <w:noProof/>
          <w:color w:val="000000" w:themeColor="text1"/>
        </w:rPr>
        <w:t>(2009)</w:t>
      </w:r>
      <w:r w:rsidR="00BC7D3B">
        <w:rPr>
          <w:color w:val="000000" w:themeColor="text1"/>
        </w:rPr>
        <w:fldChar w:fldCharType="end"/>
      </w:r>
      <w:r>
        <w:rPr>
          <w:color w:val="000000" w:themeColor="text1"/>
        </w:rPr>
        <w:t xml:space="preserve">. If we enforce such an assumption, i.e., if we add the constraint that there cannot be a causal path from diagnosis to striatal activation, the causal path from the </w:t>
      </w:r>
      <w:r w:rsidRPr="00A2315B">
        <w:rPr>
          <w:i/>
          <w:color w:val="000000" w:themeColor="text1"/>
        </w:rPr>
        <w:t>DAT1</w:t>
      </w:r>
      <w:r>
        <w:rPr>
          <w:color w:val="000000" w:themeColor="text1"/>
        </w:rPr>
        <w:t xml:space="preserve"> haplotype to striatal activation disappears. Instead, in order to account for the observed correlation between </w:t>
      </w:r>
      <w:r w:rsidRPr="000F5ADB">
        <w:rPr>
          <w:color w:val="000000" w:themeColor="text1"/>
        </w:rPr>
        <w:t>diagnosis</w:t>
      </w:r>
      <w:r>
        <w:rPr>
          <w:color w:val="000000" w:themeColor="text1"/>
        </w:rPr>
        <w:t xml:space="preserve"> and striatal activation, our analysis yields either a causal link from striatal activation to diagnostic status, or a common cause (e.g., a comorbid disorder) that is associated with both ADHD and striatal activation. To estimate the probability of the two alternative networks</w:t>
      </w:r>
      <w:r w:rsidRPr="00D26A19">
        <w:rPr>
          <w:color w:val="000000" w:themeColor="text1"/>
        </w:rPr>
        <w:t xml:space="preserve"> </w:t>
      </w:r>
      <w:r>
        <w:rPr>
          <w:color w:val="000000" w:themeColor="text1"/>
        </w:rPr>
        <w:t xml:space="preserve">with and without </w:t>
      </w:r>
      <w:r w:rsidRPr="00E45A01">
        <w:rPr>
          <w:color w:val="000000" w:themeColor="text1"/>
        </w:rPr>
        <w:t>endophenotypic assumption, we calculated</w:t>
      </w:r>
      <w:r>
        <w:rPr>
          <w:color w:val="000000" w:themeColor="text1"/>
        </w:rPr>
        <w:t xml:space="preserve"> the </w:t>
      </w:r>
      <w:r w:rsidRPr="00E45A01">
        <w:rPr>
          <w:color w:val="000000" w:themeColor="text1"/>
        </w:rPr>
        <w:t xml:space="preserve">Bayesian Information Criterion </w:t>
      </w:r>
      <w:r w:rsidR="00BC7D3B" w:rsidRPr="00E45A01">
        <w:rPr>
          <w:color w:val="000000" w:themeColor="text1"/>
        </w:rPr>
        <w:fldChar w:fldCharType="begin"/>
      </w:r>
      <w:r>
        <w:rPr>
          <w:color w:val="000000" w:themeColor="text1"/>
        </w:rPr>
        <w:instrText xml:space="preserve"> ADDIN EN.CITE &lt;EndNote&gt;&lt;Cite&gt;&lt;Author&gt;Schwarz&lt;/Author&gt;&lt;Year&gt;1978&lt;/Year&gt;&lt;RecNum&gt;35&lt;/RecNum&gt;&lt;DisplayText&gt;(Schwarz 1978)&lt;/DisplayText&gt;&lt;record&gt;&lt;rec-number&gt;35&lt;/rec-number&gt;&lt;foreign-keys&gt;&lt;key app="EN" db-id="wrpxppwxg9vatmexa2pvzwapzzt2saw0evfw" timestamp="1413202423"&gt;35&lt;/key&gt;&lt;/foreign-keys&gt;&lt;ref-type name="Journal Article"&gt;17&lt;/ref-type&gt;&lt;contributors&gt;&lt;authors&gt;&lt;author&gt;Schwarz, Gideon&lt;/author&gt;&lt;/authors&gt;&lt;/contributors&gt;&lt;titles&gt;&lt;title&gt;Estimating the dimension of a model&lt;/title&gt;&lt;secondary-title&gt;The annals of statistics&lt;/secondary-title&gt;&lt;/titles&gt;&lt;periodical&gt;&lt;full-title&gt;The annals of statistics&lt;/full-title&gt;&lt;/periodical&gt;&lt;pages&gt;461-464&lt;/pages&gt;&lt;volume&gt;6&lt;/volume&gt;&lt;number&gt;2&lt;/number&gt;&lt;dates&gt;&lt;year&gt;1978&lt;/year&gt;&lt;/dates&gt;&lt;isbn&gt;0090-5364&lt;/isbn&gt;&lt;urls&gt;&lt;/urls&gt;&lt;/record&gt;&lt;/Cite&gt;&lt;/EndNote&gt;</w:instrText>
      </w:r>
      <w:r w:rsidR="00BC7D3B" w:rsidRPr="00E45A01">
        <w:rPr>
          <w:color w:val="000000" w:themeColor="text1"/>
        </w:rPr>
        <w:fldChar w:fldCharType="separate"/>
      </w:r>
      <w:r>
        <w:rPr>
          <w:noProof/>
          <w:color w:val="000000" w:themeColor="text1"/>
        </w:rPr>
        <w:t>(Schwarz 1978)</w:t>
      </w:r>
      <w:r w:rsidR="00BC7D3B" w:rsidRPr="00E45A01">
        <w:rPr>
          <w:color w:val="000000" w:themeColor="text1"/>
        </w:rPr>
        <w:fldChar w:fldCharType="end"/>
      </w:r>
      <w:r w:rsidRPr="00E45A01">
        <w:rPr>
          <w:color w:val="000000" w:themeColor="text1"/>
        </w:rPr>
        <w:t xml:space="preserve"> and estimated the</w:t>
      </w:r>
      <w:r>
        <w:rPr>
          <w:color w:val="000000" w:themeColor="text1"/>
        </w:rPr>
        <w:t xml:space="preserve"> posterior odd ratios. The model with the endophenotypic assumption score</w:t>
      </w:r>
      <w:r w:rsidR="00261BA9">
        <w:rPr>
          <w:color w:val="000000" w:themeColor="text1"/>
        </w:rPr>
        <w:t>d</w:t>
      </w:r>
      <w:r>
        <w:rPr>
          <w:color w:val="000000" w:themeColor="text1"/>
        </w:rPr>
        <w:t xml:space="preserve"> a factor of two worse </w:t>
      </w:r>
      <w:r w:rsidR="00F747CC">
        <w:rPr>
          <w:color w:val="000000" w:themeColor="text1"/>
        </w:rPr>
        <w:t xml:space="preserve">(posterior odd ratio= 2.2) </w:t>
      </w:r>
      <w:r>
        <w:rPr>
          <w:color w:val="000000" w:themeColor="text1"/>
        </w:rPr>
        <w:t>than the model without this assumption described in the results</w:t>
      </w:r>
      <w:r w:rsidR="00261BA9">
        <w:rPr>
          <w:color w:val="000000" w:themeColor="text1"/>
        </w:rPr>
        <w:t xml:space="preserve">. </w:t>
      </w:r>
      <w:r w:rsidR="00261BA9">
        <w:rPr>
          <w:color w:val="000000" w:themeColor="text1"/>
        </w:rPr>
        <w:lastRenderedPageBreak/>
        <w:t>H</w:t>
      </w:r>
      <w:r w:rsidR="00CA61CA">
        <w:rPr>
          <w:color w:val="000000" w:themeColor="text1"/>
        </w:rPr>
        <w:t xml:space="preserve">owever, </w:t>
      </w:r>
      <w:r w:rsidR="00261BA9">
        <w:rPr>
          <w:color w:val="000000" w:themeColor="text1"/>
        </w:rPr>
        <w:t xml:space="preserve">it should be mentioned that this latter </w:t>
      </w:r>
      <w:r w:rsidR="00CA61CA">
        <w:rPr>
          <w:color w:val="000000" w:themeColor="text1"/>
        </w:rPr>
        <w:t>does not provide particularly strong evidence against the endophenotypic assumption</w:t>
      </w:r>
      <w:r>
        <w:rPr>
          <w:color w:val="000000" w:themeColor="text1"/>
        </w:rPr>
        <w:t xml:space="preserve">. </w:t>
      </w:r>
    </w:p>
    <w:p w:rsidR="000F349D" w:rsidRDefault="000F349D" w:rsidP="003C5263">
      <w:pPr>
        <w:pStyle w:val="Heading1"/>
        <w:numPr>
          <w:ilvl w:val="0"/>
          <w:numId w:val="0"/>
        </w:numPr>
        <w:spacing w:line="480" w:lineRule="auto"/>
      </w:pPr>
      <w:r>
        <w:t>Discussion</w:t>
      </w:r>
    </w:p>
    <w:p w:rsidR="000F349D" w:rsidRDefault="000761D0" w:rsidP="003C5263">
      <w:pPr>
        <w:spacing w:line="480" w:lineRule="auto"/>
      </w:pPr>
      <w:r>
        <w:t xml:space="preserve">In the current study we proposed </w:t>
      </w:r>
      <w:r w:rsidR="006E27C7">
        <w:t xml:space="preserve">an </w:t>
      </w:r>
      <w:r>
        <w:t xml:space="preserve">alternative method of data analysis for </w:t>
      </w:r>
      <w:r w:rsidR="00FF1312">
        <w:t>functional MRI</w:t>
      </w:r>
      <w:r w:rsidR="00192213">
        <w:t xml:space="preserve">, </w:t>
      </w:r>
      <w:r w:rsidR="00A34E3A">
        <w:t xml:space="preserve">and </w:t>
      </w:r>
      <w:r w:rsidR="00192213">
        <w:t xml:space="preserve">behavioral and genetic </w:t>
      </w:r>
      <w:r>
        <w:t xml:space="preserve">data. </w:t>
      </w:r>
      <w:r w:rsidR="00FF1312">
        <w:t>The standard methods for such data analysis involve</w:t>
      </w:r>
      <w:r w:rsidR="002E2089">
        <w:t xml:space="preserve"> statistical tests that </w:t>
      </w:r>
      <w:r w:rsidR="000F349D">
        <w:t>tell whether the difference in means between two populations is statistically significant. These methods are easy to use, but are restricted in the types of questions they can answer. The</w:t>
      </w:r>
      <w:r w:rsidR="00D27799">
        <w:t>y</w:t>
      </w:r>
      <w:r w:rsidR="000F349D">
        <w:t xml:space="preserve"> are focused only on the presence of the dependency between observed variables (the ones that are directly measured) and fail to determine the direction of this dependency. Moreover, if the dependency between two observed variables is mediated through a third observed variable, </w:t>
      </w:r>
      <w:r w:rsidR="00D27799">
        <w:t>the standard methods</w:t>
      </w:r>
      <w:r w:rsidR="000F349D">
        <w:t xml:space="preserve"> would not detect it, but only indicate that all three variables are correlated.</w:t>
      </w:r>
    </w:p>
    <w:p w:rsidR="00545C40" w:rsidRDefault="006E27C7" w:rsidP="003C5263">
      <w:pPr>
        <w:spacing w:line="480" w:lineRule="auto"/>
      </w:pPr>
      <w:r>
        <w:t>The m</w:t>
      </w:r>
      <w:r w:rsidR="000761D0">
        <w:t xml:space="preserve">ethod proposed in this paper has several advantages </w:t>
      </w:r>
      <w:r w:rsidR="0030293D">
        <w:t>over the</w:t>
      </w:r>
      <w:r w:rsidR="000761D0">
        <w:t xml:space="preserve"> standard statistical techniques. It </w:t>
      </w:r>
      <w:r w:rsidR="0030293D">
        <w:t xml:space="preserve">allows </w:t>
      </w:r>
      <w:r w:rsidR="000761D0">
        <w:t>deeper insight</w:t>
      </w:r>
      <w:r w:rsidR="0030293D">
        <w:t>s</w:t>
      </w:r>
      <w:r w:rsidR="000761D0">
        <w:t xml:space="preserve"> into the data by building a complete model</w:t>
      </w:r>
      <w:r w:rsidR="0030293D">
        <w:t>,</w:t>
      </w:r>
      <w:r w:rsidR="000761D0">
        <w:t xml:space="preserve"> instead of considering only pairwise dependencies</w:t>
      </w:r>
      <w:r w:rsidR="0030293D">
        <w:t>,</w:t>
      </w:r>
      <w:r w:rsidR="000761D0">
        <w:t xml:space="preserve"> and </w:t>
      </w:r>
      <w:r w:rsidR="0030293D">
        <w:t xml:space="preserve">by </w:t>
      </w:r>
      <w:r w:rsidR="000761D0">
        <w:t xml:space="preserve">distinguishing between direct and indirect causal effects. </w:t>
      </w:r>
      <w:r w:rsidR="00545C40">
        <w:t xml:space="preserve">Here, we applied the BCCD approach to an existing data set of adult patients </w:t>
      </w:r>
      <w:r w:rsidR="00A34E3A">
        <w:t xml:space="preserve">with ADHD </w:t>
      </w:r>
      <w:r w:rsidR="00545C40">
        <w:t xml:space="preserve">and healthy controls, which had earlier been </w:t>
      </w:r>
      <w:r w:rsidR="004D68AC">
        <w:t>analyzed</w:t>
      </w:r>
      <w:r w:rsidR="00545C40">
        <w:t xml:space="preserve"> and published using standard methods of analysis </w:t>
      </w:r>
      <w:r w:rsidR="00BC7D3B">
        <w:fldChar w:fldCharType="begin">
          <w:fldData xml:space="preserve">PEVuZE5vdGU+PENpdGU+PEF1dGhvcj5Ib29nbWFuPC9BdXRob3I+PFllYXI+MjAxMzwvWWVhcj48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</w:fldData>
        </w:fldChar>
      </w:r>
      <w:r w:rsidR="00CD029A">
        <w:instrText xml:space="preserve"> ADDIN EN.CITE </w:instrText>
      </w:r>
      <w:r w:rsidR="00BC7D3B">
        <w:fldChar w:fldCharType="begin">
          <w:fldData xml:space="preserve">PEVuZE5vdGU+PENpdGU+PEF1dGhvcj5Ib29nbWFuPC9BdXRob3I+PFllYXI+MjAxMzwvWWVhcj48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</w:fldData>
        </w:fldChar>
      </w:r>
      <w:r w:rsidR="00CD029A">
        <w:instrText xml:space="preserve"> ADDIN EN.CITE.DATA </w:instrText>
      </w:r>
      <w:r w:rsidR="00BC7D3B">
        <w:fldChar w:fldCharType="end"/>
      </w:r>
      <w:r w:rsidR="00BC7D3B">
        <w:fldChar w:fldCharType="separate"/>
      </w:r>
      <w:r w:rsidR="00CD029A">
        <w:rPr>
          <w:noProof/>
        </w:rPr>
        <w:t>(Hoogman et al., 2013)</w:t>
      </w:r>
      <w:r w:rsidR="00BC7D3B">
        <w:fldChar w:fldCharType="end"/>
      </w:r>
      <w:r w:rsidR="00545C40">
        <w:t>.</w:t>
      </w:r>
    </w:p>
    <w:p w:rsidR="00C74D51" w:rsidRPr="00023C0F" w:rsidRDefault="00BD56AF" w:rsidP="003C5263">
      <w:pPr>
        <w:spacing w:line="480" w:lineRule="auto"/>
        <w:rPr>
          <w:color w:val="000000" w:themeColor="text1"/>
        </w:rPr>
      </w:pPr>
      <w:r>
        <w:t xml:space="preserve">In line with the earlier analysis results, our approach detected </w:t>
      </w:r>
      <w:r w:rsidR="009122EF">
        <w:t>a</w:t>
      </w:r>
      <w:r w:rsidR="00DE2326">
        <w:t xml:space="preserve"> direct</w:t>
      </w:r>
      <w:r w:rsidR="009122EF">
        <w:t xml:space="preserve"> link between the presence of ADHD and the level of brain activation during the MID test and a link between inattention and </w:t>
      </w:r>
      <w:r w:rsidR="009122EF" w:rsidRPr="009122EF">
        <w:rPr>
          <w:i/>
        </w:rPr>
        <w:t>DAT</w:t>
      </w:r>
      <w:r w:rsidR="009122EF">
        <w:rPr>
          <w:i/>
        </w:rPr>
        <w:t>1</w:t>
      </w:r>
      <w:r w:rsidR="000B1932">
        <w:t xml:space="preserve">; </w:t>
      </w:r>
      <w:r w:rsidR="00E860A5">
        <w:t xml:space="preserve">neither </w:t>
      </w:r>
      <w:r w:rsidR="00A34E3A">
        <w:t xml:space="preserve">the earlier nor the new </w:t>
      </w:r>
      <w:r w:rsidR="002E2089">
        <w:t>method</w:t>
      </w:r>
      <w:r w:rsidR="00E860A5">
        <w:t xml:space="preserve"> provided evidence for a direct link between </w:t>
      </w:r>
      <w:r w:rsidR="00E860A5" w:rsidRPr="006C6E19">
        <w:rPr>
          <w:i/>
        </w:rPr>
        <w:t>DAT1</w:t>
      </w:r>
      <w:r w:rsidR="00E860A5">
        <w:t xml:space="preserve"> variation and brain activation </w:t>
      </w:r>
      <w:r w:rsidR="00E860A5" w:rsidRPr="002A6A1D">
        <w:rPr>
          <w:color w:val="000000" w:themeColor="text1"/>
        </w:rPr>
        <w:t>during reward anticipation</w:t>
      </w:r>
      <w:r w:rsidR="00E860A5">
        <w:t>.</w:t>
      </w:r>
      <w:r>
        <w:t xml:space="preserve"> </w:t>
      </w:r>
      <w:r w:rsidR="006E27C7">
        <w:t xml:space="preserve">The </w:t>
      </w:r>
      <w:r w:rsidR="00D34A18">
        <w:t xml:space="preserve">network built using </w:t>
      </w:r>
      <w:r w:rsidR="00A34E3A">
        <w:t xml:space="preserve">the </w:t>
      </w:r>
      <w:r w:rsidR="00D34A18">
        <w:t xml:space="preserve">BCCD </w:t>
      </w:r>
      <w:r>
        <w:t xml:space="preserve">algorithm </w:t>
      </w:r>
      <w:r w:rsidR="00D34A18">
        <w:t xml:space="preserve">revealed </w:t>
      </w:r>
      <w:r>
        <w:t xml:space="preserve">additional </w:t>
      </w:r>
      <w:r w:rsidR="00D34A18">
        <w:t xml:space="preserve">causal paths that </w:t>
      </w:r>
      <w:r>
        <w:t xml:space="preserve">had </w:t>
      </w:r>
      <w:r w:rsidR="00D34A18">
        <w:t xml:space="preserve">not </w:t>
      </w:r>
      <w:r>
        <w:t xml:space="preserve">been </w:t>
      </w:r>
      <w:r w:rsidR="00D34A18">
        <w:t xml:space="preserve">detected by </w:t>
      </w:r>
      <w:r>
        <w:t xml:space="preserve">the earlier </w:t>
      </w:r>
      <w:r w:rsidR="00D34A18">
        <w:t>analysis</w:t>
      </w:r>
      <w:r w:rsidR="00D34A18" w:rsidRPr="00CB140E">
        <w:t>.</w:t>
      </w:r>
      <w:r w:rsidR="0033114E" w:rsidRPr="00CB140E">
        <w:t xml:space="preserve"> </w:t>
      </w:r>
      <w:r w:rsidR="002F74A9" w:rsidRPr="002A6A1D">
        <w:rPr>
          <w:color w:val="000000" w:themeColor="text1"/>
        </w:rPr>
        <w:t>BCCD</w:t>
      </w:r>
      <w:r w:rsidR="00A655E8" w:rsidRPr="002A6A1D">
        <w:rPr>
          <w:color w:val="000000" w:themeColor="text1"/>
        </w:rPr>
        <w:t xml:space="preserve"> suggest</w:t>
      </w:r>
      <w:r w:rsidR="00E860A5">
        <w:rPr>
          <w:color w:val="000000" w:themeColor="text1"/>
        </w:rPr>
        <w:t>ed</w:t>
      </w:r>
      <w:r w:rsidR="00A655E8" w:rsidRPr="002A6A1D">
        <w:rPr>
          <w:color w:val="000000" w:themeColor="text1"/>
        </w:rPr>
        <w:t xml:space="preserve"> that an</w:t>
      </w:r>
      <w:r w:rsidR="002033B4" w:rsidRPr="002A6A1D">
        <w:rPr>
          <w:color w:val="000000" w:themeColor="text1"/>
        </w:rPr>
        <w:t xml:space="preserve"> indirect</w:t>
      </w:r>
      <w:r w:rsidR="00A655E8" w:rsidRPr="002A6A1D">
        <w:rPr>
          <w:color w:val="000000" w:themeColor="text1"/>
        </w:rPr>
        <w:t xml:space="preserve"> path </w:t>
      </w:r>
      <w:r w:rsidR="00E860A5">
        <w:rPr>
          <w:color w:val="000000" w:themeColor="text1"/>
        </w:rPr>
        <w:t xml:space="preserve">exists between the </w:t>
      </w:r>
      <w:r w:rsidR="00E860A5" w:rsidRPr="006C6E19">
        <w:rPr>
          <w:i/>
          <w:color w:val="000000" w:themeColor="text1"/>
        </w:rPr>
        <w:t>DAT1</w:t>
      </w:r>
      <w:r w:rsidR="00E860A5">
        <w:rPr>
          <w:color w:val="000000" w:themeColor="text1"/>
        </w:rPr>
        <w:t xml:space="preserve"> risk haplotype and striatal activation </w:t>
      </w:r>
      <w:r w:rsidR="00A655E8" w:rsidRPr="002A6A1D">
        <w:rPr>
          <w:color w:val="000000" w:themeColor="text1"/>
        </w:rPr>
        <w:t>that is</w:t>
      </w:r>
      <w:r w:rsidR="002033B4" w:rsidRPr="002A6A1D">
        <w:rPr>
          <w:color w:val="000000" w:themeColor="text1"/>
        </w:rPr>
        <w:t xml:space="preserve"> mediated through </w:t>
      </w:r>
      <w:r w:rsidR="002033B4" w:rsidRPr="002A6A1D">
        <w:rPr>
          <w:color w:val="000000" w:themeColor="text1"/>
        </w:rPr>
        <w:lastRenderedPageBreak/>
        <w:t>other variables</w:t>
      </w:r>
      <w:r w:rsidR="00CA61CA">
        <w:rPr>
          <w:color w:val="000000" w:themeColor="text1"/>
        </w:rPr>
        <w:t>, such as inattention</w:t>
      </w:r>
      <w:r w:rsidR="002033B4" w:rsidRPr="002A6A1D">
        <w:rPr>
          <w:color w:val="000000" w:themeColor="text1"/>
        </w:rPr>
        <w:t>.</w:t>
      </w:r>
      <w:r w:rsidR="00CA61CA">
        <w:rPr>
          <w:color w:val="000000" w:themeColor="text1"/>
        </w:rPr>
        <w:t xml:space="preserve"> That might be explained by the idea that </w:t>
      </w:r>
      <w:r w:rsidR="00CA61CA">
        <w:t>the processing of the reward or non-reward cues requires attention skills.</w:t>
      </w:r>
      <w:r w:rsidR="00560AC9">
        <w:rPr>
          <w:color w:val="000000" w:themeColor="text1"/>
        </w:rPr>
        <w:t xml:space="preserve"> The </w:t>
      </w:r>
      <w:r w:rsidR="003F6219">
        <w:rPr>
          <w:color w:val="000000" w:themeColor="text1"/>
        </w:rPr>
        <w:t xml:space="preserve">effect </w:t>
      </w:r>
      <w:r w:rsidR="003F6219" w:rsidRPr="00023C0F">
        <w:rPr>
          <w:color w:val="000000" w:themeColor="text1"/>
        </w:rPr>
        <w:t>of</w:t>
      </w:r>
      <w:r w:rsidR="00560AC9">
        <w:rPr>
          <w:color w:val="000000" w:themeColor="text1"/>
        </w:rPr>
        <w:t xml:space="preserve"> the </w:t>
      </w:r>
      <w:r w:rsidR="003F6219" w:rsidRPr="006C6E19">
        <w:rPr>
          <w:i/>
          <w:color w:val="000000" w:themeColor="text1"/>
        </w:rPr>
        <w:t>DAT1</w:t>
      </w:r>
      <w:r w:rsidR="003F6219" w:rsidRPr="00023C0F">
        <w:rPr>
          <w:color w:val="000000" w:themeColor="text1"/>
        </w:rPr>
        <w:t xml:space="preserve"> risk haplotype on brain activation </w:t>
      </w:r>
      <w:r w:rsidR="003F6219">
        <w:rPr>
          <w:color w:val="000000" w:themeColor="text1"/>
        </w:rPr>
        <w:t>was</w:t>
      </w:r>
      <w:r w:rsidR="003F6219" w:rsidRPr="00023C0F">
        <w:rPr>
          <w:color w:val="000000" w:themeColor="text1"/>
        </w:rPr>
        <w:t xml:space="preserve"> small and </w:t>
      </w:r>
      <w:r w:rsidR="003F6219">
        <w:rPr>
          <w:color w:val="000000" w:themeColor="text1"/>
        </w:rPr>
        <w:t xml:space="preserve">did not reach formal statistical </w:t>
      </w:r>
      <w:r w:rsidR="003F6219" w:rsidRPr="00023C0F">
        <w:rPr>
          <w:color w:val="000000" w:themeColor="text1"/>
        </w:rPr>
        <w:t>significan</w:t>
      </w:r>
      <w:r w:rsidR="003F6219">
        <w:rPr>
          <w:color w:val="000000" w:themeColor="text1"/>
        </w:rPr>
        <w:t xml:space="preserve">ce, thus being hard to detect </w:t>
      </w:r>
      <w:r w:rsidR="003F6219" w:rsidRPr="00023C0F">
        <w:rPr>
          <w:color w:val="000000" w:themeColor="text1"/>
        </w:rPr>
        <w:t>using standard</w:t>
      </w:r>
      <w:r w:rsidR="003F6219">
        <w:rPr>
          <w:color w:val="000000" w:themeColor="text1"/>
        </w:rPr>
        <w:t xml:space="preserve"> bivariate</w:t>
      </w:r>
      <w:r w:rsidR="003F6219" w:rsidRPr="00023C0F">
        <w:rPr>
          <w:color w:val="000000" w:themeColor="text1"/>
        </w:rPr>
        <w:t xml:space="preserve"> statistical techniques</w:t>
      </w:r>
      <w:r w:rsidR="003F6219">
        <w:rPr>
          <w:color w:val="000000" w:themeColor="text1"/>
        </w:rPr>
        <w:t>.</w:t>
      </w:r>
      <w:r w:rsidR="003F6219" w:rsidRPr="00023C0F">
        <w:rPr>
          <w:color w:val="000000" w:themeColor="text1"/>
        </w:rPr>
        <w:t xml:space="preserve"> </w:t>
      </w:r>
      <w:r w:rsidR="00C74D51" w:rsidRPr="00023C0F">
        <w:rPr>
          <w:color w:val="000000" w:themeColor="text1"/>
        </w:rPr>
        <w:t xml:space="preserve"> </w:t>
      </w:r>
    </w:p>
    <w:p w:rsidR="0066573B" w:rsidRDefault="005578BA" w:rsidP="003C5263">
      <w:pPr>
        <w:spacing w:line="480" w:lineRule="auto"/>
        <w:rPr>
          <w:color w:val="000000" w:themeColor="text1"/>
        </w:rPr>
      </w:pPr>
      <w:r>
        <w:rPr>
          <w:color w:val="000000" w:themeColor="text1"/>
        </w:rPr>
        <w:t>T</w:t>
      </w:r>
      <w:r w:rsidR="002F74A9">
        <w:rPr>
          <w:color w:val="000000" w:themeColor="text1"/>
        </w:rPr>
        <w:t>he</w:t>
      </w:r>
      <w:r w:rsidR="0036055F">
        <w:rPr>
          <w:color w:val="000000" w:themeColor="text1"/>
        </w:rPr>
        <w:t xml:space="preserve"> existence of an</w:t>
      </w:r>
      <w:r w:rsidR="002F74A9">
        <w:rPr>
          <w:color w:val="000000" w:themeColor="text1"/>
        </w:rPr>
        <w:t xml:space="preserve"> </w:t>
      </w:r>
      <w:r w:rsidR="002F74A9" w:rsidRPr="00741F80">
        <w:rPr>
          <w:i/>
          <w:color w:val="000000" w:themeColor="text1"/>
        </w:rPr>
        <w:t>i</w:t>
      </w:r>
      <w:r w:rsidR="00BC6AC4" w:rsidRPr="00741F80">
        <w:rPr>
          <w:i/>
          <w:color w:val="000000" w:themeColor="text1"/>
        </w:rPr>
        <w:t>ndirect</w:t>
      </w:r>
      <w:r w:rsidR="00BC6AC4" w:rsidRPr="00741F80">
        <w:rPr>
          <w:color w:val="000000" w:themeColor="text1"/>
        </w:rPr>
        <w:t xml:space="preserve"> causal path from </w:t>
      </w:r>
      <w:r w:rsidR="00DD567E">
        <w:rPr>
          <w:color w:val="000000" w:themeColor="text1"/>
        </w:rPr>
        <w:t xml:space="preserve">the </w:t>
      </w:r>
      <w:r w:rsidR="00BC6AC4" w:rsidRPr="006C6E19">
        <w:rPr>
          <w:i/>
          <w:color w:val="000000" w:themeColor="text1"/>
        </w:rPr>
        <w:t>DAT1</w:t>
      </w:r>
      <w:r w:rsidR="00BC6AC4" w:rsidRPr="00741F80">
        <w:rPr>
          <w:color w:val="000000" w:themeColor="text1"/>
        </w:rPr>
        <w:t xml:space="preserve"> haplotype to striatal activation</w:t>
      </w:r>
      <w:r w:rsidR="00C74D51" w:rsidRPr="00741F80">
        <w:rPr>
          <w:color w:val="000000" w:themeColor="text1"/>
        </w:rPr>
        <w:t xml:space="preserve"> might explain existing discrepancies between findings in the literature</w:t>
      </w:r>
      <w:r w:rsidR="00BC6AC4" w:rsidRPr="00741F80">
        <w:rPr>
          <w:color w:val="000000" w:themeColor="text1"/>
        </w:rPr>
        <w:t xml:space="preserve">. Studies performed </w:t>
      </w:r>
      <w:r w:rsidR="00823FDA" w:rsidRPr="00741F80">
        <w:rPr>
          <w:color w:val="000000" w:themeColor="text1"/>
        </w:rPr>
        <w:t xml:space="preserve">earlier </w:t>
      </w:r>
      <w:r w:rsidR="00BC7D3B" w:rsidRPr="00741F80">
        <w:rPr>
          <w:color w:val="000000" w:themeColor="text1"/>
        </w:rPr>
        <w:fldChar w:fldCharType="begin">
          <w:fldData xml:space="preserve">PEVuZE5vdGU+PENpdGU+PEF1dGhvcj5EcmVoZXI8L0F1dGhvcj48WWVhcj4yMDA5PC9ZZWFyPjxS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</w:fldData>
        </w:fldChar>
      </w:r>
      <w:r w:rsidR="00CD029A">
        <w:rPr>
          <w:color w:val="000000" w:themeColor="text1"/>
        </w:rPr>
        <w:instrText xml:space="preserve"> ADDIN EN.CITE </w:instrText>
      </w:r>
      <w:r w:rsidR="00BC7D3B">
        <w:rPr>
          <w:color w:val="000000" w:themeColor="text1"/>
        </w:rPr>
        <w:fldChar w:fldCharType="begin">
          <w:fldData xml:space="preserve">PEVuZE5vdGU+PENpdGU+PEF1dGhvcj5EcmVoZXI8L0F1dGhvcj48WWVhcj4yMDA5PC9ZZWFyPjxS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</w:fldData>
        </w:fldChar>
      </w:r>
      <w:r w:rsidR="00CD029A">
        <w:rPr>
          <w:color w:val="000000" w:themeColor="text1"/>
        </w:rPr>
        <w:instrText xml:space="preserve"> ADDIN EN.CITE.DATA </w:instrText>
      </w:r>
      <w:r w:rsidR="00BC7D3B">
        <w:rPr>
          <w:color w:val="000000" w:themeColor="text1"/>
        </w:rPr>
      </w:r>
      <w:r w:rsidR="00BC7D3B">
        <w:rPr>
          <w:color w:val="000000" w:themeColor="text1"/>
        </w:rPr>
        <w:fldChar w:fldCharType="end"/>
      </w:r>
      <w:r w:rsidR="00BC7D3B" w:rsidRPr="00741F80">
        <w:rPr>
          <w:color w:val="000000" w:themeColor="text1"/>
        </w:rPr>
      </w:r>
      <w:r w:rsidR="00BC7D3B" w:rsidRPr="00741F80">
        <w:rPr>
          <w:color w:val="000000" w:themeColor="text1"/>
        </w:rPr>
        <w:fldChar w:fldCharType="separate"/>
      </w:r>
      <w:r w:rsidR="00CD029A">
        <w:rPr>
          <w:noProof/>
          <w:color w:val="000000" w:themeColor="text1"/>
        </w:rPr>
        <w:t>(Aarts et al., 2010; Dreher et al., 2009; Forbes et al., 2009)</w:t>
      </w:r>
      <w:r w:rsidR="00BC7D3B" w:rsidRPr="00741F80">
        <w:rPr>
          <w:color w:val="000000" w:themeColor="text1"/>
        </w:rPr>
        <w:fldChar w:fldCharType="end"/>
      </w:r>
      <w:r w:rsidR="00BC6AC4" w:rsidRPr="00741F80">
        <w:rPr>
          <w:color w:val="000000" w:themeColor="text1"/>
        </w:rPr>
        <w:t xml:space="preserve"> found </w:t>
      </w:r>
      <w:r w:rsidR="000B1932">
        <w:rPr>
          <w:color w:val="000000" w:themeColor="text1"/>
        </w:rPr>
        <w:t>an</w:t>
      </w:r>
      <w:r w:rsidR="000B1932" w:rsidRPr="00741F80">
        <w:rPr>
          <w:color w:val="000000" w:themeColor="text1"/>
        </w:rPr>
        <w:t xml:space="preserve"> </w:t>
      </w:r>
      <w:r w:rsidR="00BC6AC4" w:rsidRPr="00741F80">
        <w:rPr>
          <w:color w:val="000000" w:themeColor="text1"/>
        </w:rPr>
        <w:t>effect of</w:t>
      </w:r>
      <w:r w:rsidR="00BC6AC4" w:rsidRPr="0000496B">
        <w:rPr>
          <w:color w:val="000000" w:themeColor="text1"/>
        </w:rPr>
        <w:t xml:space="preserve"> </w:t>
      </w:r>
      <w:r w:rsidR="00DD567E">
        <w:rPr>
          <w:color w:val="000000" w:themeColor="text1"/>
        </w:rPr>
        <w:t xml:space="preserve">the </w:t>
      </w:r>
      <w:r w:rsidR="00BC6AC4" w:rsidRPr="006C6E19">
        <w:rPr>
          <w:i/>
          <w:color w:val="000000" w:themeColor="text1"/>
        </w:rPr>
        <w:t>DAT1</w:t>
      </w:r>
      <w:r w:rsidR="00BC6AC4" w:rsidRPr="0000496B">
        <w:rPr>
          <w:color w:val="000000" w:themeColor="text1"/>
        </w:rPr>
        <w:t xml:space="preserve"> haplotype on reward-related striatal activation</w:t>
      </w:r>
      <w:r w:rsidR="002F74A9">
        <w:rPr>
          <w:color w:val="000000" w:themeColor="text1"/>
        </w:rPr>
        <w:t>,</w:t>
      </w:r>
      <w:r w:rsidR="00BC6AC4" w:rsidRPr="0000496B">
        <w:rPr>
          <w:color w:val="000000" w:themeColor="text1"/>
        </w:rPr>
        <w:t xml:space="preserve"> whe</w:t>
      </w:r>
      <w:r w:rsidR="00D0587C">
        <w:rPr>
          <w:color w:val="000000" w:themeColor="text1"/>
        </w:rPr>
        <w:t>reas</w:t>
      </w:r>
      <w:r w:rsidR="00BC6AC4" w:rsidRPr="0000496B">
        <w:rPr>
          <w:color w:val="000000" w:themeColor="text1"/>
        </w:rPr>
        <w:t xml:space="preserve"> </w:t>
      </w:r>
      <w:r w:rsidR="00823FDA">
        <w:rPr>
          <w:color w:val="000000" w:themeColor="text1"/>
        </w:rPr>
        <w:t>others</w:t>
      </w:r>
      <w:r w:rsidR="00BC6AC4" w:rsidRPr="0000496B">
        <w:rPr>
          <w:color w:val="000000" w:themeColor="text1"/>
        </w:rPr>
        <w:t xml:space="preserve"> </w:t>
      </w:r>
      <w:r w:rsidR="00BC7D3B">
        <w:rPr>
          <w:color w:val="000000" w:themeColor="text1"/>
        </w:rPr>
        <w:fldChar w:fldCharType="begin">
          <w:fldData xml:space="preserve">PEVuZE5vdGU+PENpdGU+PEF1dGhvcj5IYWhuPC9BdXRob3I+PFllYXI+MjAxMTwvWWVhcj48UmVj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</w:fldData>
        </w:fldChar>
      </w:r>
      <w:r w:rsidR="00CD029A">
        <w:rPr>
          <w:color w:val="000000" w:themeColor="text1"/>
        </w:rPr>
        <w:instrText xml:space="preserve"> ADDIN EN.CITE </w:instrText>
      </w:r>
      <w:r w:rsidR="00BC7D3B">
        <w:rPr>
          <w:color w:val="000000" w:themeColor="text1"/>
        </w:rPr>
        <w:fldChar w:fldCharType="begin">
          <w:fldData xml:space="preserve">PEVuZE5vdGU+PENpdGU+PEF1dGhvcj5IYWhuPC9BdXRob3I+PFllYXI+MjAxMTwvWWVhcj48UmVj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</w:fldData>
        </w:fldChar>
      </w:r>
      <w:r w:rsidR="00CD029A">
        <w:rPr>
          <w:color w:val="000000" w:themeColor="text1"/>
        </w:rPr>
        <w:instrText xml:space="preserve"> ADDIN EN.CITE.DATA </w:instrText>
      </w:r>
      <w:r w:rsidR="00BC7D3B">
        <w:rPr>
          <w:color w:val="000000" w:themeColor="text1"/>
        </w:rPr>
      </w:r>
      <w:r w:rsidR="00BC7D3B">
        <w:rPr>
          <w:color w:val="000000" w:themeColor="text1"/>
        </w:rPr>
        <w:fldChar w:fldCharType="end"/>
      </w:r>
      <w:r w:rsidR="00BC7D3B">
        <w:rPr>
          <w:color w:val="000000" w:themeColor="text1"/>
        </w:rPr>
      </w:r>
      <w:r w:rsidR="00BC7D3B">
        <w:rPr>
          <w:color w:val="000000" w:themeColor="text1"/>
        </w:rPr>
        <w:fldChar w:fldCharType="separate"/>
      </w:r>
      <w:r w:rsidR="00CD029A">
        <w:rPr>
          <w:noProof/>
          <w:color w:val="000000" w:themeColor="text1"/>
        </w:rPr>
        <w:t>(Hahn et al., 2011; Nikolova et al., 2011)</w:t>
      </w:r>
      <w:r w:rsidR="00BC7D3B">
        <w:rPr>
          <w:color w:val="000000" w:themeColor="text1"/>
        </w:rPr>
        <w:fldChar w:fldCharType="end"/>
      </w:r>
      <w:r w:rsidR="00BC6AC4" w:rsidRPr="0000496B">
        <w:rPr>
          <w:color w:val="000000" w:themeColor="text1"/>
        </w:rPr>
        <w:t xml:space="preserve"> did not find this effect.</w:t>
      </w:r>
      <w:r w:rsidR="0000496B" w:rsidRPr="0000496B">
        <w:rPr>
          <w:color w:val="000000" w:themeColor="text1"/>
        </w:rPr>
        <w:t xml:space="preserve"> </w:t>
      </w:r>
      <w:r w:rsidR="00D0587C">
        <w:rPr>
          <w:color w:val="000000" w:themeColor="text1"/>
        </w:rPr>
        <w:t>The i</w:t>
      </w:r>
      <w:r w:rsidR="0000496B" w:rsidRPr="0000496B">
        <w:rPr>
          <w:color w:val="000000" w:themeColor="text1"/>
        </w:rPr>
        <w:t xml:space="preserve">nferred indirect path shows that </w:t>
      </w:r>
      <w:r w:rsidR="005A42E7">
        <w:rPr>
          <w:color w:val="000000" w:themeColor="text1"/>
        </w:rPr>
        <w:t>striatal</w:t>
      </w:r>
      <w:r w:rsidR="0000496B" w:rsidRPr="0000496B">
        <w:rPr>
          <w:color w:val="000000" w:themeColor="text1"/>
        </w:rPr>
        <w:t xml:space="preserve"> activation depends on both inattention and hyperactivity, whe</w:t>
      </w:r>
      <w:r w:rsidR="00D0587C">
        <w:rPr>
          <w:color w:val="000000" w:themeColor="text1"/>
        </w:rPr>
        <w:t>reas</w:t>
      </w:r>
      <w:r w:rsidR="0036055F">
        <w:rPr>
          <w:color w:val="000000" w:themeColor="text1"/>
        </w:rPr>
        <w:t xml:space="preserve"> the</w:t>
      </w:r>
      <w:r w:rsidR="0000496B" w:rsidRPr="0000496B">
        <w:rPr>
          <w:color w:val="000000" w:themeColor="text1"/>
        </w:rPr>
        <w:t xml:space="preserve"> </w:t>
      </w:r>
      <w:r w:rsidR="0000496B" w:rsidRPr="006C6E19">
        <w:rPr>
          <w:i/>
          <w:color w:val="000000" w:themeColor="text1"/>
        </w:rPr>
        <w:t>DAT1</w:t>
      </w:r>
      <w:r w:rsidR="0000496B" w:rsidRPr="0000496B">
        <w:rPr>
          <w:color w:val="000000" w:themeColor="text1"/>
        </w:rPr>
        <w:t xml:space="preserve"> haplotype </w:t>
      </w:r>
      <w:r w:rsidR="00560AC9">
        <w:rPr>
          <w:color w:val="000000" w:themeColor="text1"/>
        </w:rPr>
        <w:t xml:space="preserve">appears to have </w:t>
      </w:r>
      <w:r w:rsidR="0000496B" w:rsidRPr="0000496B">
        <w:rPr>
          <w:color w:val="000000" w:themeColor="text1"/>
        </w:rPr>
        <w:t>a direct influence only on inattention. As a result, the ef</w:t>
      </w:r>
      <w:r w:rsidR="006E0659" w:rsidRPr="0000496B">
        <w:rPr>
          <w:color w:val="000000" w:themeColor="text1"/>
        </w:rPr>
        <w:t xml:space="preserve">fect of </w:t>
      </w:r>
      <w:r w:rsidR="006E0659" w:rsidRPr="004057FA">
        <w:rPr>
          <w:color w:val="000000" w:themeColor="text1"/>
        </w:rPr>
        <w:t>hyperactivity</w:t>
      </w:r>
      <w:r w:rsidR="006E0659">
        <w:rPr>
          <w:color w:val="000000" w:themeColor="text1"/>
        </w:rPr>
        <w:t xml:space="preserve">/impulsivity </w:t>
      </w:r>
      <w:r w:rsidR="006E0659" w:rsidRPr="0000496B">
        <w:rPr>
          <w:color w:val="000000" w:themeColor="text1"/>
        </w:rPr>
        <w:t>symptoms</w:t>
      </w:r>
      <w:r w:rsidR="00BC6AC4" w:rsidRPr="0000496B">
        <w:rPr>
          <w:color w:val="000000" w:themeColor="text1"/>
        </w:rPr>
        <w:t xml:space="preserve"> may</w:t>
      </w:r>
      <w:r w:rsidR="006E0659" w:rsidRPr="0000496B">
        <w:rPr>
          <w:color w:val="000000" w:themeColor="text1"/>
        </w:rPr>
        <w:t xml:space="preserve"> blur the effect of </w:t>
      </w:r>
      <w:r w:rsidR="006E0659" w:rsidRPr="00A2315B">
        <w:rPr>
          <w:i/>
          <w:color w:val="000000" w:themeColor="text1"/>
        </w:rPr>
        <w:t>DAT1</w:t>
      </w:r>
      <w:r w:rsidR="006E0659" w:rsidRPr="0000496B">
        <w:rPr>
          <w:color w:val="000000" w:themeColor="text1"/>
        </w:rPr>
        <w:t xml:space="preserve"> through inattention symptoms on striatal activation</w:t>
      </w:r>
      <w:r w:rsidR="000B1932">
        <w:rPr>
          <w:color w:val="000000" w:themeColor="text1"/>
        </w:rPr>
        <w:t>, which</w:t>
      </w:r>
      <w:r w:rsidR="0066573B">
        <w:rPr>
          <w:color w:val="000000" w:themeColor="text1"/>
        </w:rPr>
        <w:t xml:space="preserve"> hence may appear statistically significant in one cohort, but not in another.</w:t>
      </w:r>
    </w:p>
    <w:p w:rsidR="007A74EB" w:rsidRDefault="006F2D4D" w:rsidP="003C5263">
      <w:pPr>
        <w:spacing w:line="480" w:lineRule="auto"/>
        <w:rPr>
          <w:color w:val="000000" w:themeColor="text1"/>
        </w:rPr>
      </w:pPr>
      <w:r>
        <w:rPr>
          <w:color w:val="000000" w:themeColor="text1"/>
        </w:rPr>
        <w:t>Our analysis</w:t>
      </w:r>
      <w:r w:rsidR="007A74EB">
        <w:rPr>
          <w:color w:val="000000" w:themeColor="text1"/>
        </w:rPr>
        <w:t xml:space="preserve"> further suggests that there is no direct causal link</w:t>
      </w:r>
      <w:r>
        <w:rPr>
          <w:color w:val="000000" w:themeColor="text1"/>
        </w:rPr>
        <w:t xml:space="preserve"> from </w:t>
      </w:r>
      <w:r w:rsidRPr="006C6E19">
        <w:rPr>
          <w:i/>
          <w:color w:val="000000" w:themeColor="text1"/>
        </w:rPr>
        <w:t>DAT1</w:t>
      </w:r>
      <w:r>
        <w:rPr>
          <w:color w:val="000000" w:themeColor="text1"/>
        </w:rPr>
        <w:t xml:space="preserve"> to</w:t>
      </w:r>
      <w:r w:rsidR="007A74EB">
        <w:rPr>
          <w:color w:val="000000" w:themeColor="text1"/>
        </w:rPr>
        <w:t xml:space="preserve"> </w:t>
      </w:r>
      <w:r w:rsidR="007A74EB" w:rsidRPr="0033114E">
        <w:rPr>
          <w:color w:val="000000" w:themeColor="text1"/>
        </w:rPr>
        <w:t>hyperactivity/impulsivity</w:t>
      </w:r>
      <w:r>
        <w:rPr>
          <w:color w:val="000000" w:themeColor="text1"/>
        </w:rPr>
        <w:t>: the observed</w:t>
      </w:r>
      <w:r w:rsidR="0033114E" w:rsidRPr="0033114E">
        <w:rPr>
          <w:color w:val="000000" w:themeColor="text1"/>
        </w:rPr>
        <w:t xml:space="preserve"> correlation between</w:t>
      </w:r>
      <w:r w:rsidR="00DD567E">
        <w:rPr>
          <w:color w:val="000000" w:themeColor="text1"/>
        </w:rPr>
        <w:t xml:space="preserve"> the</w:t>
      </w:r>
      <w:r w:rsidR="0033114E" w:rsidRPr="0033114E">
        <w:rPr>
          <w:color w:val="000000" w:themeColor="text1"/>
        </w:rPr>
        <w:t xml:space="preserve"> </w:t>
      </w:r>
      <w:r w:rsidRPr="006C6E19">
        <w:rPr>
          <w:i/>
          <w:color w:val="000000" w:themeColor="text1"/>
        </w:rPr>
        <w:t>DAT1</w:t>
      </w:r>
      <w:r>
        <w:rPr>
          <w:color w:val="000000" w:themeColor="text1"/>
        </w:rPr>
        <w:t xml:space="preserve"> haplotype and </w:t>
      </w:r>
      <w:r w:rsidR="0033114E" w:rsidRPr="0033114E">
        <w:rPr>
          <w:color w:val="000000" w:themeColor="text1"/>
        </w:rPr>
        <w:t xml:space="preserve">hyperactivity/impulsivity </w:t>
      </w:r>
      <w:r w:rsidR="008C3538">
        <w:rPr>
          <w:color w:val="000000" w:themeColor="text1"/>
        </w:rPr>
        <w:t>can be fully</w:t>
      </w:r>
      <w:r w:rsidR="0033114E" w:rsidRPr="0033114E">
        <w:rPr>
          <w:color w:val="000000" w:themeColor="text1"/>
        </w:rPr>
        <w:t xml:space="preserve"> explained by the effect of </w:t>
      </w:r>
      <w:r w:rsidR="0033114E" w:rsidRPr="006C6E19">
        <w:rPr>
          <w:i/>
          <w:color w:val="000000" w:themeColor="text1"/>
        </w:rPr>
        <w:t>DAT1</w:t>
      </w:r>
      <w:r w:rsidR="0033114E" w:rsidRPr="0033114E">
        <w:rPr>
          <w:color w:val="000000" w:themeColor="text1"/>
        </w:rPr>
        <w:t xml:space="preserve"> on inattention</w:t>
      </w:r>
      <w:r>
        <w:rPr>
          <w:color w:val="000000" w:themeColor="text1"/>
        </w:rPr>
        <w:t xml:space="preserve"> and </w:t>
      </w:r>
      <w:r w:rsidR="00A65D8F">
        <w:rPr>
          <w:color w:val="000000" w:themeColor="text1"/>
        </w:rPr>
        <w:t xml:space="preserve">an </w:t>
      </w:r>
      <w:r>
        <w:rPr>
          <w:color w:val="000000" w:themeColor="text1"/>
        </w:rPr>
        <w:t>effect of inattention on hyperactivity/</w:t>
      </w:r>
      <w:r w:rsidR="002C5841">
        <w:rPr>
          <w:color w:val="000000" w:themeColor="text1"/>
        </w:rPr>
        <w:t>impulsivity</w:t>
      </w:r>
      <w:r w:rsidR="0033114E" w:rsidRPr="0033114E">
        <w:rPr>
          <w:color w:val="000000" w:themeColor="text1"/>
        </w:rPr>
        <w:t>.</w:t>
      </w:r>
      <w:r w:rsidR="00DB1C47">
        <w:rPr>
          <w:color w:val="000000" w:themeColor="text1"/>
        </w:rPr>
        <w:t xml:space="preserve"> The latter is of interest</w:t>
      </w:r>
      <w:r w:rsidR="00A65D8F">
        <w:rPr>
          <w:color w:val="000000" w:themeColor="text1"/>
        </w:rPr>
        <w:t xml:space="preserve"> in itself as well</w:t>
      </w:r>
      <w:r w:rsidR="00DB1C47">
        <w:rPr>
          <w:color w:val="000000" w:themeColor="text1"/>
        </w:rPr>
        <w:t xml:space="preserve">, as it </w:t>
      </w:r>
      <w:r w:rsidR="00A65D8F">
        <w:rPr>
          <w:color w:val="000000" w:themeColor="text1"/>
        </w:rPr>
        <w:t xml:space="preserve">might </w:t>
      </w:r>
      <w:r w:rsidR="00DB1C47">
        <w:rPr>
          <w:color w:val="000000" w:themeColor="text1"/>
        </w:rPr>
        <w:t>suggest that hyperactivity/impulsivity</w:t>
      </w:r>
      <w:r w:rsidR="00A65D8F">
        <w:rPr>
          <w:color w:val="000000" w:themeColor="text1"/>
        </w:rPr>
        <w:t xml:space="preserve"> occur</w:t>
      </w:r>
      <w:r w:rsidR="00A34E3A">
        <w:rPr>
          <w:color w:val="000000" w:themeColor="text1"/>
        </w:rPr>
        <w:t>s</w:t>
      </w:r>
      <w:r w:rsidR="00A65D8F">
        <w:rPr>
          <w:color w:val="000000" w:themeColor="text1"/>
        </w:rPr>
        <w:t xml:space="preserve"> downstream of inattention.</w:t>
      </w:r>
      <w:r w:rsidR="00DB1C47">
        <w:rPr>
          <w:color w:val="000000" w:themeColor="text1"/>
        </w:rPr>
        <w:t xml:space="preserve"> </w:t>
      </w:r>
      <w:r w:rsidR="007A74EB" w:rsidRPr="007A74EB">
        <w:rPr>
          <w:color w:val="000000" w:themeColor="text1"/>
        </w:rPr>
        <w:t>This finding deserve</w:t>
      </w:r>
      <w:r w:rsidR="00A65D8F">
        <w:rPr>
          <w:color w:val="000000" w:themeColor="text1"/>
        </w:rPr>
        <w:t>s</w:t>
      </w:r>
      <w:r w:rsidR="007A74EB" w:rsidRPr="007A74EB">
        <w:rPr>
          <w:color w:val="000000" w:themeColor="text1"/>
        </w:rPr>
        <w:t xml:space="preserve"> further study, as it </w:t>
      </w:r>
      <w:r w:rsidR="00A34E3A">
        <w:rPr>
          <w:color w:val="000000" w:themeColor="text1"/>
        </w:rPr>
        <w:t>could</w:t>
      </w:r>
      <w:r w:rsidR="00A34E3A" w:rsidRPr="007A74EB">
        <w:rPr>
          <w:color w:val="000000" w:themeColor="text1"/>
        </w:rPr>
        <w:t xml:space="preserve"> </w:t>
      </w:r>
      <w:r w:rsidR="007A74EB" w:rsidRPr="007A74EB">
        <w:rPr>
          <w:color w:val="000000" w:themeColor="text1"/>
        </w:rPr>
        <w:t xml:space="preserve">have implications </w:t>
      </w:r>
      <w:r w:rsidR="00DB1C47">
        <w:rPr>
          <w:color w:val="000000" w:themeColor="text1"/>
        </w:rPr>
        <w:t>for</w:t>
      </w:r>
      <w:r w:rsidR="00DB1C47" w:rsidRPr="007A74EB">
        <w:rPr>
          <w:color w:val="000000" w:themeColor="text1"/>
        </w:rPr>
        <w:t xml:space="preserve"> </w:t>
      </w:r>
      <w:r w:rsidR="007A74EB" w:rsidRPr="007A74EB">
        <w:rPr>
          <w:color w:val="000000" w:themeColor="text1"/>
        </w:rPr>
        <w:t>ADHD treatment</w:t>
      </w:r>
      <w:r w:rsidR="00FE601A">
        <w:rPr>
          <w:color w:val="000000" w:themeColor="text1"/>
        </w:rPr>
        <w:t xml:space="preserve"> – focusing on treating inattention would then also reduce hyperactivity/impulsivity symptoms</w:t>
      </w:r>
      <w:r w:rsidR="007A74EB" w:rsidRPr="007A74EB">
        <w:rPr>
          <w:color w:val="000000" w:themeColor="text1"/>
        </w:rPr>
        <w:t>.</w:t>
      </w:r>
      <w:r w:rsidR="00CA61CA">
        <w:rPr>
          <w:color w:val="000000" w:themeColor="text1"/>
        </w:rPr>
        <w:t xml:space="preserve"> </w:t>
      </w:r>
      <w:r w:rsidR="007A74EB" w:rsidRPr="007A74EB">
        <w:rPr>
          <w:color w:val="000000" w:themeColor="text1"/>
        </w:rPr>
        <w:t xml:space="preserve"> </w:t>
      </w:r>
    </w:p>
    <w:p w:rsidR="00066605" w:rsidRDefault="00066605" w:rsidP="00066605">
      <w:pPr>
        <w:spacing w:line="480" w:lineRule="auto"/>
        <w:rPr>
          <w:color w:val="000000" w:themeColor="text1"/>
        </w:rPr>
      </w:pPr>
      <w:r>
        <w:rPr>
          <w:color w:val="000000" w:themeColor="text1"/>
        </w:rPr>
        <w:t xml:space="preserve">The model provided by </w:t>
      </w:r>
      <w:r w:rsidR="001162BD">
        <w:rPr>
          <w:color w:val="000000" w:themeColor="text1"/>
        </w:rPr>
        <w:t xml:space="preserve">our </w:t>
      </w:r>
      <w:r>
        <w:rPr>
          <w:color w:val="000000" w:themeColor="text1"/>
        </w:rPr>
        <w:t xml:space="preserve">data challenges current ideas of brain imaging measures as </w:t>
      </w:r>
      <w:proofErr w:type="spellStart"/>
      <w:r>
        <w:rPr>
          <w:color w:val="000000" w:themeColor="text1"/>
        </w:rPr>
        <w:t>endophenotypes</w:t>
      </w:r>
      <w:proofErr w:type="spellEnd"/>
      <w:r>
        <w:rPr>
          <w:color w:val="000000" w:themeColor="text1"/>
        </w:rPr>
        <w:t xml:space="preserve"> for ADHD. Our data favored a model with an indirect causal path from the </w:t>
      </w:r>
      <w:r w:rsidRPr="00A2315B">
        <w:rPr>
          <w:i/>
          <w:color w:val="000000" w:themeColor="text1"/>
        </w:rPr>
        <w:t>DAT1</w:t>
      </w:r>
      <w:r>
        <w:rPr>
          <w:color w:val="000000" w:themeColor="text1"/>
        </w:rPr>
        <w:t xml:space="preserve"> haplotype to striatal activation mediated by symptoms and diagnosis, although, based on this first analysis, we do not claim to have strong evidence against the </w:t>
      </w:r>
      <w:r w:rsidR="00CA61CA">
        <w:rPr>
          <w:color w:val="000000" w:themeColor="text1"/>
        </w:rPr>
        <w:t>endophenotypic</w:t>
      </w:r>
      <w:r>
        <w:rPr>
          <w:color w:val="000000" w:themeColor="text1"/>
        </w:rPr>
        <w:t xml:space="preserve"> assumption.</w:t>
      </w:r>
      <w:r w:rsidR="00650A9B">
        <w:rPr>
          <w:color w:val="000000" w:themeColor="text1"/>
        </w:rPr>
        <w:t xml:space="preserve"> It is likely that developmental brain </w:t>
      </w:r>
      <w:r w:rsidR="00650A9B">
        <w:rPr>
          <w:color w:val="000000" w:themeColor="text1"/>
        </w:rPr>
        <w:lastRenderedPageBreak/>
        <w:t xml:space="preserve">alterations contribute to disease risk, and </w:t>
      </w:r>
      <w:r w:rsidR="009B6D2D">
        <w:rPr>
          <w:color w:val="000000" w:themeColor="text1"/>
        </w:rPr>
        <w:t>may</w:t>
      </w:r>
      <w:r w:rsidR="00650A9B">
        <w:rPr>
          <w:color w:val="000000" w:themeColor="text1"/>
        </w:rPr>
        <w:t xml:space="preserve"> be further enhanced</w:t>
      </w:r>
      <w:r w:rsidR="009B6D2D">
        <w:rPr>
          <w:color w:val="000000" w:themeColor="text1"/>
        </w:rPr>
        <w:t xml:space="preserve"> or modified</w:t>
      </w:r>
      <w:r w:rsidR="00650A9B">
        <w:rPr>
          <w:color w:val="000000" w:themeColor="text1"/>
        </w:rPr>
        <w:t xml:space="preserve"> by disease symptoms</w:t>
      </w:r>
      <w:r w:rsidR="001162BD">
        <w:rPr>
          <w:color w:val="000000" w:themeColor="text1"/>
        </w:rPr>
        <w:t xml:space="preserve"> potentially reversing the direction of the causal links</w:t>
      </w:r>
      <w:r w:rsidR="00650A9B">
        <w:rPr>
          <w:color w:val="000000" w:themeColor="text1"/>
        </w:rPr>
        <w:t>.</w:t>
      </w:r>
      <w:r w:rsidR="00F43BE7">
        <w:rPr>
          <w:color w:val="000000" w:themeColor="text1"/>
        </w:rPr>
        <w:t xml:space="preserve"> </w:t>
      </w:r>
      <w:r w:rsidR="00175D9B">
        <w:rPr>
          <w:color w:val="000000" w:themeColor="text1"/>
        </w:rPr>
        <w:t xml:space="preserve">Recent findings by </w:t>
      </w:r>
      <w:proofErr w:type="spellStart"/>
      <w:r w:rsidR="00175D9B">
        <w:rPr>
          <w:color w:val="000000" w:themeColor="text1"/>
        </w:rPr>
        <w:t>Cortese</w:t>
      </w:r>
      <w:proofErr w:type="spellEnd"/>
      <w:r w:rsidR="00175D9B">
        <w:rPr>
          <w:color w:val="000000" w:themeColor="text1"/>
        </w:rPr>
        <w:t xml:space="preserve"> and colleagues</w:t>
      </w:r>
      <w:r w:rsidR="00CE1A38">
        <w:rPr>
          <w:color w:val="000000" w:themeColor="text1"/>
        </w:rPr>
        <w:t xml:space="preserve"> </w:t>
      </w:r>
      <w:r w:rsidR="00BC7D3B">
        <w:rPr>
          <w:color w:val="000000" w:themeColor="text1"/>
        </w:rPr>
        <w:fldChar w:fldCharType="begin">
          <w:fldData xml:space="preserve">PEVuZE5vdGU+PENpdGUgRXhjbHVkZUF1dGg9IjEiPjxBdXRob3I+Q29ydGVzZTwvQXV0aG9yPjxZ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</w:fldData>
        </w:fldChar>
      </w:r>
      <w:r w:rsidR="00CE1A38">
        <w:rPr>
          <w:color w:val="000000" w:themeColor="text1"/>
        </w:rPr>
        <w:instrText xml:space="preserve"> ADDIN EN.CITE </w:instrText>
      </w:r>
      <w:r w:rsidR="00BC7D3B">
        <w:rPr>
          <w:color w:val="000000" w:themeColor="text1"/>
        </w:rPr>
        <w:fldChar w:fldCharType="begin">
          <w:fldData xml:space="preserve">PEVuZE5vdGU+PENpdGUgRXhjbHVkZUF1dGg9IjEiPjxBdXRob3I+Q29ydGVzZTwvQXV0aG9yPjxZ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</w:fldData>
        </w:fldChar>
      </w:r>
      <w:r w:rsidR="00CE1A38">
        <w:rPr>
          <w:color w:val="000000" w:themeColor="text1"/>
        </w:rPr>
        <w:instrText xml:space="preserve"> ADDIN EN.CITE.DATA </w:instrText>
      </w:r>
      <w:r w:rsidR="00BC7D3B">
        <w:rPr>
          <w:color w:val="000000" w:themeColor="text1"/>
        </w:rPr>
      </w:r>
      <w:r w:rsidR="00BC7D3B">
        <w:rPr>
          <w:color w:val="000000" w:themeColor="text1"/>
        </w:rPr>
        <w:fldChar w:fldCharType="end"/>
      </w:r>
      <w:r w:rsidR="00BC7D3B">
        <w:rPr>
          <w:color w:val="000000" w:themeColor="text1"/>
        </w:rPr>
      </w:r>
      <w:r w:rsidR="00BC7D3B">
        <w:rPr>
          <w:color w:val="000000" w:themeColor="text1"/>
        </w:rPr>
        <w:fldChar w:fldCharType="separate"/>
      </w:r>
      <w:r w:rsidR="00CE1A38">
        <w:rPr>
          <w:noProof/>
          <w:color w:val="000000" w:themeColor="text1"/>
        </w:rPr>
        <w:t>(2013)</w:t>
      </w:r>
      <w:r w:rsidR="00BC7D3B">
        <w:rPr>
          <w:color w:val="000000" w:themeColor="text1"/>
        </w:rPr>
        <w:fldChar w:fldCharType="end"/>
      </w:r>
      <w:r w:rsidR="00175D9B">
        <w:rPr>
          <w:color w:val="000000" w:themeColor="text1"/>
        </w:rPr>
        <w:t xml:space="preserve"> , for example, have suggested that brain alterations (in </w:t>
      </w:r>
      <w:proofErr w:type="gramStart"/>
      <w:r w:rsidR="000A55A3">
        <w:rPr>
          <w:color w:val="000000" w:themeColor="text1"/>
        </w:rPr>
        <w:t>th</w:t>
      </w:r>
      <w:r w:rsidR="00A34E3A">
        <w:rPr>
          <w:color w:val="000000" w:themeColor="text1"/>
        </w:rPr>
        <w:t>is</w:t>
      </w:r>
      <w:r w:rsidR="000A55A3">
        <w:rPr>
          <w:color w:val="000000" w:themeColor="text1"/>
        </w:rPr>
        <w:t xml:space="preserve"> case white matter alterations</w:t>
      </w:r>
      <w:proofErr w:type="gramEnd"/>
      <w:r w:rsidR="00175D9B">
        <w:rPr>
          <w:color w:val="000000" w:themeColor="text1"/>
        </w:rPr>
        <w:t xml:space="preserve">) cannot be linked to disease outcome in ADHD. </w:t>
      </w:r>
      <w:r w:rsidR="00A34E3A">
        <w:rPr>
          <w:color w:val="000000" w:themeColor="text1"/>
        </w:rPr>
        <w:t xml:space="preserve">Similarly, a recent treatment study suggests that improvements at the cognitive level </w:t>
      </w:r>
      <w:r w:rsidR="00F43BE7">
        <w:rPr>
          <w:color w:val="000000" w:themeColor="text1"/>
        </w:rPr>
        <w:t xml:space="preserve">upon drug treatment of ADHD do not correlate </w:t>
      </w:r>
      <w:r w:rsidR="00A34E3A">
        <w:rPr>
          <w:color w:val="000000" w:themeColor="text1"/>
        </w:rPr>
        <w:t xml:space="preserve">strongly </w:t>
      </w:r>
      <w:r w:rsidR="00F43BE7">
        <w:rPr>
          <w:color w:val="000000" w:themeColor="text1"/>
        </w:rPr>
        <w:t xml:space="preserve">with clinical </w:t>
      </w:r>
      <w:proofErr w:type="gramStart"/>
      <w:r w:rsidR="00F43BE7">
        <w:rPr>
          <w:color w:val="000000" w:themeColor="text1"/>
        </w:rPr>
        <w:t>improvement  (</w:t>
      </w:r>
      <w:proofErr w:type="spellStart"/>
      <w:proofErr w:type="gramEnd"/>
      <w:r w:rsidR="00F43BE7">
        <w:rPr>
          <w:color w:val="000000" w:themeColor="text1"/>
        </w:rPr>
        <w:t>Coghill</w:t>
      </w:r>
      <w:proofErr w:type="spellEnd"/>
      <w:r w:rsidR="00F43BE7">
        <w:rPr>
          <w:color w:val="000000" w:themeColor="text1"/>
        </w:rPr>
        <w:t xml:space="preserve"> et al., 2013).</w:t>
      </w:r>
      <w:r w:rsidR="00A34E3A">
        <w:rPr>
          <w:color w:val="000000" w:themeColor="text1"/>
        </w:rPr>
        <w:t xml:space="preserve"> </w:t>
      </w:r>
      <w:r w:rsidR="00F43BE7">
        <w:rPr>
          <w:color w:val="000000" w:themeColor="text1"/>
        </w:rPr>
        <w:t xml:space="preserve">The general sparseness of papers describing convincing correlations of neural or cognitive findings with </w:t>
      </w:r>
      <w:r w:rsidR="00F35CA5">
        <w:rPr>
          <w:color w:val="000000" w:themeColor="text1"/>
        </w:rPr>
        <w:t>behavioral</w:t>
      </w:r>
      <w:r w:rsidR="00F43BE7">
        <w:rPr>
          <w:color w:val="000000" w:themeColor="text1"/>
        </w:rPr>
        <w:t xml:space="preserve">/clinical data suggests that such links are not readily detectable. </w:t>
      </w:r>
      <w:r w:rsidR="00650A9B">
        <w:rPr>
          <w:color w:val="000000" w:themeColor="text1"/>
        </w:rPr>
        <w:t>Additional research is clearly necessary to investigate the link between brain imaging phenotypes and disease.</w:t>
      </w:r>
    </w:p>
    <w:p w:rsidR="006A1797" w:rsidRDefault="0071514D" w:rsidP="008B2A67">
      <w:pPr>
        <w:spacing w:line="480" w:lineRule="auto"/>
        <w:rPr>
          <w:color w:val="000000" w:themeColor="text1"/>
        </w:rPr>
      </w:pPr>
      <w:r>
        <w:rPr>
          <w:color w:val="000000" w:themeColor="text1"/>
        </w:rPr>
        <w:t>The strength of this study is</w:t>
      </w:r>
      <w:r w:rsidR="00D543D8">
        <w:rPr>
          <w:color w:val="000000" w:themeColor="text1"/>
        </w:rPr>
        <w:t xml:space="preserve"> </w:t>
      </w:r>
      <w:r w:rsidR="00DD567E">
        <w:rPr>
          <w:color w:val="000000" w:themeColor="text1"/>
        </w:rPr>
        <w:t>the application of a</w:t>
      </w:r>
      <w:r w:rsidR="00D543D8">
        <w:rPr>
          <w:color w:val="000000" w:themeColor="text1"/>
        </w:rPr>
        <w:t xml:space="preserve"> novel causal discovery method for data analysis. This method considers all variables together, infers both direct and indirect dependencies between variables, provides </w:t>
      </w:r>
      <w:r w:rsidR="00DD567E">
        <w:rPr>
          <w:color w:val="000000" w:themeColor="text1"/>
        </w:rPr>
        <w:t xml:space="preserve">a </w:t>
      </w:r>
      <w:r w:rsidR="00D543D8">
        <w:rPr>
          <w:color w:val="000000" w:themeColor="text1"/>
        </w:rPr>
        <w:t>reliability measure for each edge in the network and</w:t>
      </w:r>
      <w:r>
        <w:rPr>
          <w:color w:val="000000" w:themeColor="text1"/>
        </w:rPr>
        <w:t xml:space="preserve"> is able to </w:t>
      </w:r>
      <w:r w:rsidR="00D543D8">
        <w:rPr>
          <w:color w:val="000000" w:themeColor="text1"/>
        </w:rPr>
        <w:t xml:space="preserve">detect latent common causes. The </w:t>
      </w:r>
      <w:r>
        <w:rPr>
          <w:color w:val="000000" w:themeColor="text1"/>
        </w:rPr>
        <w:t>limitation</w:t>
      </w:r>
      <w:r w:rsidR="00FF1DAD">
        <w:rPr>
          <w:color w:val="000000" w:themeColor="text1"/>
        </w:rPr>
        <w:t xml:space="preserve"> of </w:t>
      </w:r>
      <w:r w:rsidR="00DD567E">
        <w:rPr>
          <w:color w:val="000000" w:themeColor="text1"/>
        </w:rPr>
        <w:t>our</w:t>
      </w:r>
      <w:r w:rsidR="00FF1DAD">
        <w:rPr>
          <w:color w:val="000000" w:themeColor="text1"/>
        </w:rPr>
        <w:t xml:space="preserve"> causal discovery method</w:t>
      </w:r>
      <w:r>
        <w:rPr>
          <w:color w:val="000000" w:themeColor="text1"/>
        </w:rPr>
        <w:t xml:space="preserve"> is tha</w:t>
      </w:r>
      <w:r w:rsidR="00FF1DAD">
        <w:rPr>
          <w:color w:val="000000" w:themeColor="text1"/>
        </w:rPr>
        <w:t xml:space="preserve">t </w:t>
      </w:r>
      <w:r w:rsidR="00DD567E">
        <w:rPr>
          <w:color w:val="000000" w:themeColor="text1"/>
        </w:rPr>
        <w:t xml:space="preserve">it is </w:t>
      </w:r>
      <w:r w:rsidR="00F939E2">
        <w:rPr>
          <w:color w:val="000000" w:themeColor="text1"/>
        </w:rPr>
        <w:t xml:space="preserve">an </w:t>
      </w:r>
      <w:r>
        <w:rPr>
          <w:color w:val="000000" w:themeColor="text1"/>
        </w:rPr>
        <w:t>exploratory analysis</w:t>
      </w:r>
      <w:r w:rsidR="00F939E2">
        <w:rPr>
          <w:color w:val="000000" w:themeColor="text1"/>
        </w:rPr>
        <w:t xml:space="preserve"> – it provides new hypotheses that need to be tested using other methods</w:t>
      </w:r>
      <w:r w:rsidR="001162BD">
        <w:rPr>
          <w:color w:val="000000" w:themeColor="text1"/>
        </w:rPr>
        <w:t xml:space="preserve"> and needs an independent replication</w:t>
      </w:r>
      <w:r w:rsidR="006A1797">
        <w:rPr>
          <w:color w:val="000000" w:themeColor="text1"/>
        </w:rPr>
        <w:t>. To verify this hypothesis experiments or additional data is required.</w:t>
      </w:r>
    </w:p>
    <w:p w:rsidR="006B41F3" w:rsidRDefault="00FE601A" w:rsidP="008B2A67">
      <w:pPr>
        <w:spacing w:line="480" w:lineRule="auto"/>
      </w:pPr>
      <w:r>
        <w:t xml:space="preserve">In conclusion, </w:t>
      </w:r>
      <w:r w:rsidR="0071514D">
        <w:t xml:space="preserve">application of </w:t>
      </w:r>
      <w:r w:rsidR="00A2315B">
        <w:t xml:space="preserve">the </w:t>
      </w:r>
      <w:r w:rsidR="0071514D">
        <w:t xml:space="preserve">BCCD algorithm </w:t>
      </w:r>
      <w:r w:rsidR="00A2315B">
        <w:t xml:space="preserve">confirmed </w:t>
      </w:r>
      <w:r w:rsidR="0071514D">
        <w:t xml:space="preserve">that there is no </w:t>
      </w:r>
      <w:r w:rsidR="00DD567E">
        <w:t xml:space="preserve">statistical evidence for a </w:t>
      </w:r>
      <w:r w:rsidR="0071514D">
        <w:t xml:space="preserve">direct link </w:t>
      </w:r>
      <w:r w:rsidR="00A2315B">
        <w:t xml:space="preserve">between </w:t>
      </w:r>
      <w:r w:rsidR="00A2315B" w:rsidRPr="00A2315B">
        <w:rPr>
          <w:i/>
        </w:rPr>
        <w:t>DAT1</w:t>
      </w:r>
      <w:r w:rsidR="0071514D">
        <w:t xml:space="preserve"> and</w:t>
      </w:r>
      <w:r w:rsidR="00DE2326">
        <w:t xml:space="preserve"> ventral striatum </w:t>
      </w:r>
      <w:r w:rsidR="0071514D">
        <w:t xml:space="preserve">activation during </w:t>
      </w:r>
      <w:r w:rsidR="00F939E2">
        <w:t xml:space="preserve">the </w:t>
      </w:r>
      <w:r w:rsidR="00A2315B">
        <w:t xml:space="preserve">MID task, but suggests that there is an indirect link mediated through inattention symptoms and diagnostic status. This finding might explain </w:t>
      </w:r>
      <w:r w:rsidR="00DE2326">
        <w:t xml:space="preserve">the </w:t>
      </w:r>
      <w:r w:rsidR="00F35CA5">
        <w:t>inconsistency of</w:t>
      </w:r>
      <w:r w:rsidR="00CF4AD9">
        <w:t xml:space="preserve"> </w:t>
      </w:r>
      <w:r w:rsidR="00DE2326">
        <w:t>results described in literature</w:t>
      </w:r>
      <w:r w:rsidR="00A2315B">
        <w:t>.</w:t>
      </w:r>
    </w:p>
    <w:p w:rsidR="006B41F3" w:rsidRDefault="006B41F3" w:rsidP="00E45A01"/>
    <w:p w:rsidR="006B41F3" w:rsidRPr="009A18C6" w:rsidRDefault="006B41F3" w:rsidP="00E45A01">
      <w:pPr>
        <w:rPr>
          <w:b/>
        </w:rPr>
      </w:pPr>
      <w:r w:rsidRPr="009A18C6">
        <w:rPr>
          <w:b/>
        </w:rPr>
        <w:t>Acknowledgements:</w:t>
      </w:r>
    </w:p>
    <w:p w:rsidR="00D164AD" w:rsidRDefault="00A2315B" w:rsidP="00E45A01">
      <w:r w:rsidRPr="009D7049">
        <w:rPr>
          <w:rFonts w:cs="Tahoma"/>
        </w:rPr>
        <w:t>The research leading to these results has received funding from the European Community</w:t>
      </w:r>
      <w:r w:rsidRPr="00E336ED">
        <w:rPr>
          <w:rFonts w:cs="Tahoma"/>
        </w:rPr>
        <w:t>’</w:t>
      </w:r>
      <w:r w:rsidRPr="009D7049">
        <w:rPr>
          <w:rFonts w:cs="Tahoma"/>
        </w:rPr>
        <w:t xml:space="preserve">s Seventh Framework </w:t>
      </w:r>
      <w:proofErr w:type="spellStart"/>
      <w:r w:rsidRPr="009D7049">
        <w:rPr>
          <w:rFonts w:cs="Tahoma"/>
        </w:rPr>
        <w:t>Programme</w:t>
      </w:r>
      <w:proofErr w:type="spellEnd"/>
      <w:r w:rsidRPr="009D7049">
        <w:rPr>
          <w:rFonts w:cs="Tahoma"/>
        </w:rPr>
        <w:t xml:space="preserve"> (FP7/2007-2013) under grant agreement n</w:t>
      </w:r>
      <w:r w:rsidRPr="0092227C">
        <w:rPr>
          <w:rFonts w:cs="Tahoma"/>
          <w:vertAlign w:val="superscript"/>
        </w:rPr>
        <w:t xml:space="preserve">o </w:t>
      </w:r>
      <w:r w:rsidRPr="009D7049">
        <w:rPr>
          <w:rFonts w:cs="Tahoma"/>
        </w:rPr>
        <w:t>278948 (TACTICS)</w:t>
      </w:r>
      <w:r>
        <w:t xml:space="preserve">, </w:t>
      </w:r>
      <w:r w:rsidR="003048ED">
        <w:t xml:space="preserve">Tom Claassen is supported under grant agreement </w:t>
      </w:r>
      <w:r w:rsidR="003048ED" w:rsidRPr="009D7049">
        <w:rPr>
          <w:rFonts w:cs="Tahoma"/>
        </w:rPr>
        <w:t>n</w:t>
      </w:r>
      <w:r w:rsidR="003048ED" w:rsidRPr="0092227C">
        <w:rPr>
          <w:rFonts w:cs="Tahoma"/>
          <w:vertAlign w:val="superscript"/>
        </w:rPr>
        <w:t xml:space="preserve">o </w:t>
      </w:r>
      <w:r w:rsidR="003048ED">
        <w:rPr>
          <w:rFonts w:eastAsia="Times New Roman"/>
        </w:rPr>
        <w:t xml:space="preserve">612001202 </w:t>
      </w:r>
      <w:r w:rsidR="003048ED" w:rsidRPr="003048ED">
        <w:rPr>
          <w:rFonts w:cs="Tahoma"/>
        </w:rPr>
        <w:t>(</w:t>
      </w:r>
      <w:proofErr w:type="spellStart"/>
      <w:r w:rsidR="003048ED" w:rsidRPr="003048ED">
        <w:rPr>
          <w:rFonts w:cs="Tahoma"/>
        </w:rPr>
        <w:t>MoCoCaDi</w:t>
      </w:r>
      <w:proofErr w:type="spellEnd"/>
      <w:r w:rsidR="003048ED" w:rsidRPr="003048ED">
        <w:rPr>
          <w:rFonts w:cs="Tahoma"/>
        </w:rPr>
        <w:t>)</w:t>
      </w:r>
      <w:r w:rsidR="00CD691F" w:rsidRPr="003048ED">
        <w:rPr>
          <w:rFonts w:cs="Tahoma"/>
        </w:rPr>
        <w:t>, Barbara</w:t>
      </w:r>
      <w:r w:rsidR="00CD691F">
        <w:t xml:space="preserve"> Franke is </w:t>
      </w:r>
      <w:r w:rsidR="00CD691F" w:rsidRPr="00075263">
        <w:rPr>
          <w:rFonts w:cs="Tahoma"/>
        </w:rPr>
        <w:t xml:space="preserve">supported by </w:t>
      </w:r>
      <w:r w:rsidR="00CF4AD9">
        <w:rPr>
          <w:rFonts w:cs="Tahoma"/>
        </w:rPr>
        <w:t xml:space="preserve">the </w:t>
      </w:r>
      <w:r w:rsidR="00CF4AD9">
        <w:rPr>
          <w:rFonts w:cs="Tahoma"/>
        </w:rPr>
        <w:lastRenderedPageBreak/>
        <w:t>Netherlands Organization of Scientific Research</w:t>
      </w:r>
      <w:r w:rsidR="00CD691F" w:rsidRPr="00075263">
        <w:rPr>
          <w:rFonts w:cs="Tahoma"/>
        </w:rPr>
        <w:t xml:space="preserve"> </w:t>
      </w:r>
      <w:r w:rsidR="00CF4AD9">
        <w:rPr>
          <w:rFonts w:cs="Tahoma"/>
        </w:rPr>
        <w:t>(</w:t>
      </w:r>
      <w:r w:rsidR="006B41F3" w:rsidRPr="00075263">
        <w:rPr>
          <w:rFonts w:cs="Tahoma"/>
        </w:rPr>
        <w:t>NWO</w:t>
      </w:r>
      <w:r w:rsidR="00CF4AD9">
        <w:rPr>
          <w:rFonts w:cs="Tahoma"/>
        </w:rPr>
        <w:t>)</w:t>
      </w:r>
      <w:r w:rsidR="00CD691F" w:rsidRPr="00075263">
        <w:rPr>
          <w:rFonts w:cs="Tahoma"/>
        </w:rPr>
        <w:t xml:space="preserve"> Brain and Cognition grant 433-09-229 and </w:t>
      </w:r>
      <w:proofErr w:type="spellStart"/>
      <w:r w:rsidR="006B41F3" w:rsidRPr="00075263">
        <w:rPr>
          <w:rFonts w:cs="Tahoma"/>
        </w:rPr>
        <w:t>Vici</w:t>
      </w:r>
      <w:proofErr w:type="spellEnd"/>
      <w:r w:rsidR="00CD691F" w:rsidRPr="00075263">
        <w:rPr>
          <w:rFonts w:cs="Tahoma"/>
        </w:rPr>
        <w:t xml:space="preserve"> </w:t>
      </w:r>
      <w:r w:rsidR="00075263" w:rsidRPr="00075263">
        <w:rPr>
          <w:rFonts w:cs="Tahoma"/>
        </w:rPr>
        <w:t xml:space="preserve">grant for </w:t>
      </w:r>
      <w:r w:rsidR="00075263" w:rsidRPr="00075263">
        <w:rPr>
          <w:rFonts w:cs="Tahoma" w:hint="eastAsia"/>
        </w:rPr>
        <w:t>Innovational Research Incentives Scheme of </w:t>
      </w:r>
      <w:r w:rsidR="00CD691F" w:rsidRPr="00075263">
        <w:rPr>
          <w:rFonts w:cs="Tahoma"/>
        </w:rPr>
        <w:t>NWO</w:t>
      </w:r>
      <w:r w:rsidR="007C113B">
        <w:rPr>
          <w:rFonts w:cs="Tahoma"/>
        </w:rPr>
        <w:t xml:space="preserve"> (</w:t>
      </w:r>
      <w:r w:rsidR="007C113B" w:rsidRPr="007C113B">
        <w:rPr>
          <w:rFonts w:cs="Tahoma"/>
        </w:rPr>
        <w:t>016-130-669</w:t>
      </w:r>
      <w:r w:rsidR="007C113B">
        <w:rPr>
          <w:rFonts w:cs="Tahoma"/>
        </w:rPr>
        <w:t>)</w:t>
      </w:r>
      <w:r w:rsidR="00AE71D9" w:rsidRPr="00075263">
        <w:rPr>
          <w:rFonts w:cs="Tahoma"/>
        </w:rPr>
        <w:t xml:space="preserve">. </w:t>
      </w:r>
      <w:r w:rsidR="00E27C68">
        <w:rPr>
          <w:rFonts w:cs="Tahoma"/>
        </w:rPr>
        <w:t xml:space="preserve">Jan Buitelaar is supported </w:t>
      </w:r>
      <w:r w:rsidR="007426C4">
        <w:rPr>
          <w:rFonts w:cs="Tahoma"/>
        </w:rPr>
        <w:t xml:space="preserve">by </w:t>
      </w:r>
      <w:r w:rsidR="007426C4" w:rsidRPr="00075263">
        <w:rPr>
          <w:rFonts w:cs="Tahoma"/>
        </w:rPr>
        <w:t>NWO Brain a</w:t>
      </w:r>
      <w:r w:rsidR="007426C4">
        <w:rPr>
          <w:rFonts w:cs="Tahoma"/>
        </w:rPr>
        <w:t xml:space="preserve">nd Cognition grant 433-09-242. </w:t>
      </w:r>
      <w:r w:rsidR="00AE71D9" w:rsidRPr="00075263">
        <w:rPr>
          <w:rFonts w:cs="Tahoma"/>
        </w:rPr>
        <w:t xml:space="preserve">The sample used in this study is part of the </w:t>
      </w:r>
      <w:r w:rsidR="007C113B">
        <w:rPr>
          <w:rFonts w:cs="Tahoma"/>
        </w:rPr>
        <w:t>I</w:t>
      </w:r>
      <w:r w:rsidR="00AE71D9" w:rsidRPr="00075263">
        <w:rPr>
          <w:rFonts w:cs="Tahoma"/>
        </w:rPr>
        <w:t xml:space="preserve">nternational </w:t>
      </w:r>
      <w:proofErr w:type="spellStart"/>
      <w:r w:rsidR="007C113B">
        <w:rPr>
          <w:rFonts w:cs="Tahoma"/>
        </w:rPr>
        <w:t>M</w:t>
      </w:r>
      <w:r w:rsidR="00AE71D9" w:rsidRPr="00075263">
        <w:rPr>
          <w:rFonts w:cs="Tahoma"/>
        </w:rPr>
        <w:t>ulticentre</w:t>
      </w:r>
      <w:proofErr w:type="spellEnd"/>
      <w:r w:rsidR="00AE71D9" w:rsidRPr="00075263">
        <w:rPr>
          <w:rFonts w:cs="Tahoma"/>
        </w:rPr>
        <w:t xml:space="preserve"> persistent ADHD </w:t>
      </w:r>
      <w:proofErr w:type="spellStart"/>
      <w:r w:rsidR="007C113B">
        <w:rPr>
          <w:rFonts w:cs="Tahoma"/>
        </w:rPr>
        <w:t>C</w:t>
      </w:r>
      <w:r w:rsidR="00AE71D9" w:rsidRPr="00075263">
        <w:rPr>
          <w:rFonts w:cs="Tahoma"/>
        </w:rPr>
        <w:t>ollabora</w:t>
      </w:r>
      <w:r w:rsidR="007C113B">
        <w:rPr>
          <w:rFonts w:cs="Tahoma"/>
        </w:rPr>
        <w:t>T</w:t>
      </w:r>
      <w:r w:rsidR="00AE71D9" w:rsidRPr="00075263">
        <w:rPr>
          <w:rFonts w:cs="Tahoma"/>
        </w:rPr>
        <w:t>ion</w:t>
      </w:r>
      <w:proofErr w:type="spellEnd"/>
      <w:r w:rsidR="00AE71D9" w:rsidRPr="00075263">
        <w:rPr>
          <w:rFonts w:cs="Tahoma"/>
        </w:rPr>
        <w:t xml:space="preserve"> (</w:t>
      </w:r>
      <w:proofErr w:type="spellStart"/>
      <w:r w:rsidR="00AE71D9" w:rsidRPr="00075263">
        <w:rPr>
          <w:rFonts w:cs="Tahoma"/>
        </w:rPr>
        <w:t>IMpACT</w:t>
      </w:r>
      <w:proofErr w:type="spellEnd"/>
      <w:r w:rsidR="00AE71D9" w:rsidRPr="00075263">
        <w:rPr>
          <w:rFonts w:cs="Tahoma"/>
        </w:rPr>
        <w:t xml:space="preserve">). </w:t>
      </w:r>
      <w:proofErr w:type="spellStart"/>
      <w:r w:rsidR="00AE71D9" w:rsidRPr="00075263">
        <w:rPr>
          <w:rFonts w:cs="Tahoma"/>
        </w:rPr>
        <w:t>IMpACT</w:t>
      </w:r>
      <w:proofErr w:type="spellEnd"/>
      <w:r w:rsidR="00AE71D9" w:rsidRPr="00075263">
        <w:rPr>
          <w:rFonts w:cs="Tahoma"/>
        </w:rPr>
        <w:t xml:space="preserve"> unites major research </w:t>
      </w:r>
      <w:proofErr w:type="spellStart"/>
      <w:r w:rsidR="00AE71D9" w:rsidRPr="00075263">
        <w:rPr>
          <w:rFonts w:cs="Tahoma"/>
        </w:rPr>
        <w:t>centres</w:t>
      </w:r>
      <w:proofErr w:type="spellEnd"/>
      <w:r w:rsidR="00AE71D9" w:rsidRPr="00075263">
        <w:rPr>
          <w:rFonts w:cs="Tahoma"/>
        </w:rPr>
        <w:t xml:space="preserve"> working on the genetics of ADHD persistence across the lifespan and has participants in the Netherlands, Germany, Spain, Norway, the United Kingdom, Sweden, the United States, and Brazil. Principal investigators of </w:t>
      </w:r>
      <w:proofErr w:type="spellStart"/>
      <w:r w:rsidR="00AE71D9" w:rsidRPr="00075263">
        <w:rPr>
          <w:rFonts w:cs="Tahoma"/>
        </w:rPr>
        <w:t>IMpACT</w:t>
      </w:r>
      <w:proofErr w:type="spellEnd"/>
      <w:r w:rsidR="00AE71D9" w:rsidRPr="00075263">
        <w:rPr>
          <w:rFonts w:cs="Tahoma"/>
        </w:rPr>
        <w:t xml:space="preserve"> are: Barbara Franke (chair), Andreas </w:t>
      </w:r>
      <w:proofErr w:type="spellStart"/>
      <w:r w:rsidR="00AE71D9" w:rsidRPr="00075263">
        <w:rPr>
          <w:rFonts w:cs="Tahoma"/>
        </w:rPr>
        <w:t>Reif</w:t>
      </w:r>
      <w:proofErr w:type="spellEnd"/>
      <w:r w:rsidR="00AE71D9" w:rsidRPr="00075263">
        <w:rPr>
          <w:rFonts w:cs="Tahoma"/>
        </w:rPr>
        <w:t xml:space="preserve"> (vice-chair), Stephen V. </w:t>
      </w:r>
      <w:proofErr w:type="spellStart"/>
      <w:r w:rsidR="00AE71D9" w:rsidRPr="00075263">
        <w:rPr>
          <w:rFonts w:cs="Tahoma"/>
        </w:rPr>
        <w:t>Faraone</w:t>
      </w:r>
      <w:proofErr w:type="spellEnd"/>
      <w:r w:rsidR="00AE71D9" w:rsidRPr="00075263">
        <w:rPr>
          <w:rFonts w:cs="Tahoma"/>
        </w:rPr>
        <w:t xml:space="preserve">, Jan </w:t>
      </w:r>
      <w:proofErr w:type="spellStart"/>
      <w:r w:rsidR="00AE71D9" w:rsidRPr="00075263">
        <w:rPr>
          <w:rFonts w:cs="Tahoma"/>
        </w:rPr>
        <w:t>Haavik</w:t>
      </w:r>
      <w:proofErr w:type="spellEnd"/>
      <w:r w:rsidR="00AE71D9" w:rsidRPr="00075263">
        <w:rPr>
          <w:rFonts w:cs="Tahoma"/>
        </w:rPr>
        <w:t xml:space="preserve">, </w:t>
      </w:r>
      <w:proofErr w:type="spellStart"/>
      <w:r w:rsidR="00AE71D9" w:rsidRPr="00075263">
        <w:rPr>
          <w:rFonts w:cs="Tahoma"/>
        </w:rPr>
        <w:t>Bru</w:t>
      </w:r>
      <w:proofErr w:type="spellEnd"/>
      <w:r w:rsidR="00AE71D9" w:rsidRPr="00075263">
        <w:rPr>
          <w:rFonts w:cs="Tahoma"/>
        </w:rPr>
        <w:t xml:space="preserve"> </w:t>
      </w:r>
      <w:proofErr w:type="spellStart"/>
      <w:r w:rsidR="00AE71D9" w:rsidRPr="00075263">
        <w:rPr>
          <w:rFonts w:cs="Tahoma"/>
        </w:rPr>
        <w:t>Cormand</w:t>
      </w:r>
      <w:proofErr w:type="spellEnd"/>
      <w:r w:rsidR="00AE71D9" w:rsidRPr="00075263">
        <w:rPr>
          <w:rFonts w:cs="Tahoma"/>
        </w:rPr>
        <w:t xml:space="preserve">, </w:t>
      </w:r>
      <w:proofErr w:type="spellStart"/>
      <w:r w:rsidR="00AE71D9" w:rsidRPr="00075263">
        <w:rPr>
          <w:rFonts w:cs="Tahoma"/>
        </w:rPr>
        <w:t>Antoni</w:t>
      </w:r>
      <w:proofErr w:type="spellEnd"/>
      <w:r w:rsidR="00AE71D9" w:rsidRPr="00075263">
        <w:rPr>
          <w:rFonts w:cs="Tahoma"/>
        </w:rPr>
        <w:t xml:space="preserve"> Ramos </w:t>
      </w:r>
      <w:proofErr w:type="spellStart"/>
      <w:r w:rsidR="00AE71D9" w:rsidRPr="00075263">
        <w:rPr>
          <w:rFonts w:cs="Tahoma"/>
        </w:rPr>
        <w:t>Quiroga</w:t>
      </w:r>
      <w:proofErr w:type="spellEnd"/>
      <w:r w:rsidR="00AE71D9" w:rsidRPr="00075263">
        <w:rPr>
          <w:rFonts w:cs="Tahoma"/>
        </w:rPr>
        <w:t xml:space="preserve">, Philip </w:t>
      </w:r>
      <w:proofErr w:type="spellStart"/>
      <w:r w:rsidR="00AE71D9" w:rsidRPr="00075263">
        <w:rPr>
          <w:rFonts w:cs="Tahoma"/>
        </w:rPr>
        <w:t>Asherson</w:t>
      </w:r>
      <w:proofErr w:type="spellEnd"/>
      <w:r w:rsidR="00AE71D9" w:rsidRPr="00075263">
        <w:rPr>
          <w:rFonts w:cs="Tahoma"/>
        </w:rPr>
        <w:t xml:space="preserve">, Klaus-Peter </w:t>
      </w:r>
      <w:proofErr w:type="spellStart"/>
      <w:r w:rsidR="00AE71D9" w:rsidRPr="00075263">
        <w:rPr>
          <w:rFonts w:cs="Tahoma"/>
        </w:rPr>
        <w:t>Lesch</w:t>
      </w:r>
      <w:proofErr w:type="spellEnd"/>
      <w:r w:rsidR="00AE71D9" w:rsidRPr="00075263">
        <w:rPr>
          <w:rFonts w:cs="Tahoma"/>
        </w:rPr>
        <w:t xml:space="preserve">, </w:t>
      </w:r>
      <w:proofErr w:type="spellStart"/>
      <w:r w:rsidR="00AE71D9" w:rsidRPr="00075263">
        <w:rPr>
          <w:rFonts w:cs="Tahoma"/>
        </w:rPr>
        <w:t>Jonna</w:t>
      </w:r>
      <w:proofErr w:type="spellEnd"/>
      <w:r w:rsidR="00AE71D9" w:rsidRPr="00075263">
        <w:rPr>
          <w:rFonts w:cs="Tahoma"/>
        </w:rPr>
        <w:t xml:space="preserve"> </w:t>
      </w:r>
      <w:proofErr w:type="spellStart"/>
      <w:r w:rsidR="00AE71D9" w:rsidRPr="00075263">
        <w:rPr>
          <w:rFonts w:cs="Tahoma"/>
        </w:rPr>
        <w:t>Kuntsi</w:t>
      </w:r>
      <w:proofErr w:type="spellEnd"/>
      <w:r w:rsidR="00AE71D9" w:rsidRPr="00075263">
        <w:rPr>
          <w:rFonts w:cs="Tahoma"/>
        </w:rPr>
        <w:t xml:space="preserve">, </w:t>
      </w:r>
      <w:proofErr w:type="spellStart"/>
      <w:r w:rsidR="00AE71D9" w:rsidRPr="00075263">
        <w:rPr>
          <w:rFonts w:cs="Tahoma"/>
        </w:rPr>
        <w:t>Claiton</w:t>
      </w:r>
      <w:proofErr w:type="spellEnd"/>
      <w:r w:rsidR="00AE71D9" w:rsidRPr="00075263">
        <w:rPr>
          <w:rFonts w:cs="Tahoma"/>
        </w:rPr>
        <w:t xml:space="preserve"> </w:t>
      </w:r>
      <w:proofErr w:type="spellStart"/>
      <w:r w:rsidR="00AE71D9" w:rsidRPr="00075263">
        <w:rPr>
          <w:rFonts w:cs="Tahoma"/>
        </w:rPr>
        <w:t>Bau</w:t>
      </w:r>
      <w:proofErr w:type="spellEnd"/>
      <w:r w:rsidR="00AE71D9" w:rsidRPr="00075263">
        <w:rPr>
          <w:rFonts w:cs="Tahoma"/>
        </w:rPr>
        <w:t xml:space="preserve">, Jan Buitelaar, Stefan Johansson, Henrik Larsson, Alysa Doyle, and Eugenio </w:t>
      </w:r>
      <w:proofErr w:type="spellStart"/>
      <w:r w:rsidR="00AE71D9" w:rsidRPr="00075263">
        <w:rPr>
          <w:rFonts w:cs="Tahoma"/>
        </w:rPr>
        <w:t>Grevet</w:t>
      </w:r>
      <w:proofErr w:type="spellEnd"/>
      <w:r w:rsidR="00AE71D9" w:rsidRPr="00075263">
        <w:rPr>
          <w:rFonts w:cs="Tahoma"/>
        </w:rPr>
        <w:t>.</w:t>
      </w:r>
      <w:r w:rsidR="00AE71D9">
        <w:t xml:space="preserve"> </w:t>
      </w:r>
    </w:p>
    <w:p w:rsidR="007111A3" w:rsidRDefault="007111A3" w:rsidP="00E45A01">
      <w:pPr>
        <w:rPr>
          <w:b/>
        </w:rPr>
      </w:pPr>
    </w:p>
    <w:p w:rsidR="00D164AD" w:rsidRPr="00D164AD" w:rsidRDefault="00D164AD" w:rsidP="00E45A01">
      <w:pPr>
        <w:rPr>
          <w:b/>
        </w:rPr>
      </w:pPr>
      <w:r w:rsidRPr="00D164AD">
        <w:rPr>
          <w:b/>
        </w:rPr>
        <w:t>Conflict of interests</w:t>
      </w:r>
    </w:p>
    <w:p w:rsidR="00D164AD" w:rsidRPr="00D164AD" w:rsidRDefault="00D164AD" w:rsidP="00D164AD">
      <w:pPr>
        <w:rPr>
          <w:rFonts w:cs="Tahoma"/>
        </w:rPr>
      </w:pPr>
      <w:bookmarkStart w:id="0" w:name="_GoBack"/>
      <w:r w:rsidRPr="00D164AD">
        <w:rPr>
          <w:rFonts w:cs="Tahoma"/>
        </w:rPr>
        <w:t>Barbara Franke,</w:t>
      </w:r>
      <w:r>
        <w:rPr>
          <w:rFonts w:cs="Tahoma"/>
        </w:rPr>
        <w:t xml:space="preserve"> Martine Hoogman</w:t>
      </w:r>
      <w:r w:rsidR="00E57112">
        <w:rPr>
          <w:rFonts w:cs="Tahoma"/>
        </w:rPr>
        <w:t xml:space="preserve">, </w:t>
      </w:r>
      <w:r w:rsidR="00E57112" w:rsidRPr="00D164AD">
        <w:rPr>
          <w:rFonts w:cs="Tahoma"/>
        </w:rPr>
        <w:t>Elena</w:t>
      </w:r>
      <w:r w:rsidRPr="00D164AD">
        <w:rPr>
          <w:rFonts w:cs="Tahoma"/>
        </w:rPr>
        <w:t xml:space="preserve"> Sokolova, Tom Claassen, Tom Heskes</w:t>
      </w:r>
      <w:r w:rsidR="00E57112">
        <w:rPr>
          <w:rFonts w:cs="Tahoma"/>
        </w:rPr>
        <w:t>,</w:t>
      </w:r>
      <w:r w:rsidR="00E57112" w:rsidRPr="00E57112">
        <w:t xml:space="preserve"> </w:t>
      </w:r>
      <w:r w:rsidR="00E57112">
        <w:t>Alejandro Arias Vasquez</w:t>
      </w:r>
      <w:r>
        <w:rPr>
          <w:rFonts w:cs="Tahoma"/>
        </w:rPr>
        <w:t xml:space="preserve"> and</w:t>
      </w:r>
      <w:r w:rsidRPr="00D164AD">
        <w:rPr>
          <w:rFonts w:cs="Tahoma"/>
        </w:rPr>
        <w:t xml:space="preserve"> Perry Groot report no biomedical financial interests or potential conflicts of interest. Jan K. Buitelaar has been in the past 3 years a consultant to / member of advisory board of / and/or speaker for Janssen </w:t>
      </w:r>
      <w:proofErr w:type="spellStart"/>
      <w:r w:rsidRPr="00D164AD">
        <w:rPr>
          <w:rFonts w:cs="Tahoma"/>
        </w:rPr>
        <w:t>Cilag</w:t>
      </w:r>
      <w:proofErr w:type="spellEnd"/>
      <w:r w:rsidRPr="00D164AD">
        <w:rPr>
          <w:rFonts w:cs="Tahoma"/>
        </w:rPr>
        <w:t xml:space="preserve"> BV, Eli Lilly, and </w:t>
      </w:r>
      <w:proofErr w:type="spellStart"/>
      <w:r w:rsidRPr="00D164AD">
        <w:rPr>
          <w:rFonts w:cs="Tahoma"/>
        </w:rPr>
        <w:t>Servier</w:t>
      </w:r>
      <w:proofErr w:type="spellEnd"/>
      <w:r w:rsidRPr="00D164AD">
        <w:rPr>
          <w:rFonts w:cs="Tahoma"/>
        </w:rPr>
        <w:t xml:space="preserve">. He is not an employee of any of these companies, and not a stock shareholder of any of these companies. He has no other financial or material support, including expert testimony, patents, </w:t>
      </w:r>
      <w:proofErr w:type="gramStart"/>
      <w:r w:rsidRPr="00D164AD">
        <w:rPr>
          <w:rFonts w:cs="Tahoma"/>
        </w:rPr>
        <w:t>royalties</w:t>
      </w:r>
      <w:proofErr w:type="gramEnd"/>
      <w:r w:rsidRPr="00D164AD">
        <w:rPr>
          <w:rFonts w:cs="Tahoma"/>
        </w:rPr>
        <w:t xml:space="preserve">. </w:t>
      </w:r>
    </w:p>
    <w:bookmarkEnd w:id="0"/>
    <w:p w:rsidR="00795ED0" w:rsidRPr="00A2315B" w:rsidRDefault="00795ED0" w:rsidP="00E45A01">
      <w:r>
        <w:br w:type="page"/>
      </w:r>
    </w:p>
    <w:p w:rsidR="007367A2" w:rsidRPr="00BE4D31" w:rsidRDefault="007367A2" w:rsidP="008B2A67">
      <w:pPr>
        <w:pStyle w:val="Heading1"/>
        <w:numPr>
          <w:ilvl w:val="0"/>
          <w:numId w:val="0"/>
        </w:numPr>
      </w:pPr>
      <w:r w:rsidRPr="00BE4D31">
        <w:lastRenderedPageBreak/>
        <w:t>References</w:t>
      </w:r>
    </w:p>
    <w:p w:rsidR="00F66090" w:rsidRPr="00F66090" w:rsidRDefault="00BC7D3B" w:rsidP="00F66090">
      <w:pPr>
        <w:pStyle w:val="EndNoteBibliography"/>
        <w:spacing w:after="0"/>
        <w:ind w:left="720" w:hanging="720"/>
      </w:pPr>
      <w:r>
        <w:fldChar w:fldCharType="begin"/>
      </w:r>
      <w:r w:rsidR="00612B9A">
        <w:instrText xml:space="preserve"> ADDIN EN.REFLIST </w:instrText>
      </w:r>
      <w:r>
        <w:fldChar w:fldCharType="separate"/>
      </w:r>
      <w:r w:rsidR="00F66090" w:rsidRPr="00F66090">
        <w:t>Aarts E, Roelofs A, Franke B, Rijpkema M, Fernandez G, Helmich RC, Cools R. 2010. Striatal Dopamine Mediates the Interface between Motivational and Cognitive Control in Humans: Evidence from Genetic Imaging. Neuropsychopharmacology : official publication of the American College of Neuropsychopharmacology 35(9):1943-1951.</w:t>
      </w:r>
    </w:p>
    <w:p w:rsidR="00F66090" w:rsidRPr="00F66090" w:rsidRDefault="00F66090" w:rsidP="00F66090">
      <w:pPr>
        <w:pStyle w:val="EndNoteBibliography"/>
        <w:spacing w:after="0"/>
        <w:ind w:left="720" w:hanging="720"/>
      </w:pPr>
      <w:r w:rsidRPr="00F66090">
        <w:t>Asherson P, Brookes K, Franke B, Chen W, Gill M, Ebstein RP, Buitelaar J, Banaschewski T, Sonuga-Barke EJS, Eisenberg J, Manor I, Miranda A, Oades RD, Roeyers H, Rothenberger A, Sergeant J, Steinhausen HC, Faraone SV. 2007. Confirmation that a specific haplotype of the dopamine transporter gene is associated with combined-type ADHD. Am J Psychiat 164(4):674-677.</w:t>
      </w:r>
    </w:p>
    <w:p w:rsidR="00F66090" w:rsidRPr="00F66090" w:rsidRDefault="00F66090" w:rsidP="00F66090">
      <w:pPr>
        <w:pStyle w:val="EndNoteBibliography"/>
        <w:spacing w:after="0"/>
        <w:ind w:left="720" w:hanging="720"/>
      </w:pPr>
      <w:r w:rsidRPr="00F66090">
        <w:t>Bedard AC, Schulz KP, Cook EH, Fan J, Clerkin SM, Ivanov I, Halperin JM, Newcorn JH. 2010. Dopamine transporter gene variation modulates activation of striatum in youth with ADHD. Neuroimage 53(3):935-942.</w:t>
      </w:r>
    </w:p>
    <w:p w:rsidR="00F66090" w:rsidRPr="00F66090" w:rsidRDefault="00F66090" w:rsidP="00F66090">
      <w:pPr>
        <w:pStyle w:val="EndNoteBibliography"/>
        <w:spacing w:after="0"/>
        <w:ind w:left="720" w:hanging="720"/>
      </w:pPr>
      <w:r w:rsidRPr="00F66090">
        <w:t>Beran TN, Violato C. 2010. Structural equation modeling in medical research: a primer. BMC research notes 3:267.</w:t>
      </w:r>
    </w:p>
    <w:p w:rsidR="00F66090" w:rsidRPr="00F66090" w:rsidRDefault="00F66090" w:rsidP="00F66090">
      <w:pPr>
        <w:pStyle w:val="EndNoteBibliography"/>
        <w:spacing w:after="0"/>
        <w:ind w:left="720" w:hanging="720"/>
      </w:pPr>
      <w:r w:rsidRPr="00F66090">
        <w:t>Brody AL. 2006. Functional brain imaging of tobacco use and dependence. J Psychiat Res 40(5):404-418.</w:t>
      </w:r>
    </w:p>
    <w:p w:rsidR="00F66090" w:rsidRPr="00F66090" w:rsidRDefault="00F66090" w:rsidP="00F66090">
      <w:pPr>
        <w:pStyle w:val="EndNoteBibliography"/>
        <w:spacing w:after="0"/>
        <w:ind w:left="720" w:hanging="720"/>
      </w:pPr>
      <w:r w:rsidRPr="00F66090">
        <w:t>Brookes K, Xu X, Chen W, Zhou K, Neale B, Lowe N, Anney R, Franke B, Gill M, Ebstein R, Buitelaar J, Sham P, Campbell D, Knight J, Andreou P, Altink M, Arnold R, Boer F, Buschgens C, Butler L, Christiansen H, Feldman L, Fleischman K, Fliers E, Howe-Forbes R, Goldfarb A, Heise A, Gabriels I, Korn-Lubetzki I, Johansson L, Marco R, Medad S, Minderaa R, Mulas F, Muller U, Mulligan A, Rabin K, Rommelse N, Sethna V, Sorohan J, Uebel H, Psychogiou L, Weeks A, Barrett R, Craig I, Banaschewski T, Sonuga-Barke E, Eisenberg J, Kuntsi J, Manor I, McGuffin P, Miranda A, Oades RD, Plomin R, Roeyers H, Rothenberger A, Sergeant J, Steinhausen HC, Taylor E, Thompson M, Faraone SV, Asherson P. 2006. The analysis of 51 genes in DSM-IV combined type attention deficit hyperactivity disorder: association signals in DRD4, DAT1 and 16 other genes. Molecular psychiatry 11(10):934-953.</w:t>
      </w:r>
    </w:p>
    <w:p w:rsidR="00F66090" w:rsidRPr="00F66090" w:rsidRDefault="00F66090" w:rsidP="00F66090">
      <w:pPr>
        <w:pStyle w:val="EndNoteBibliography"/>
        <w:spacing w:after="0"/>
        <w:ind w:left="720" w:hanging="720"/>
      </w:pPr>
      <w:r w:rsidRPr="00F66090">
        <w:t xml:space="preserve">Claassen T, Heskes T. 2012. A Bayesian approach to constraint based causal inference. Proceedings of the 28th Conference on Uncertainty in Artificial Intelligence </w:t>
      </w:r>
    </w:p>
    <w:p w:rsidR="00F66090" w:rsidRPr="00F66090" w:rsidRDefault="00F66090" w:rsidP="00F66090">
      <w:pPr>
        <w:pStyle w:val="EndNoteBibliography"/>
        <w:spacing w:after="0"/>
        <w:ind w:left="720" w:hanging="720"/>
      </w:pPr>
      <w:r w:rsidRPr="00F66090">
        <w:t>Cohen J. 1988. Statistical power analysis for the behavioral sciences. Hillsdale, New Jersey: Lawrence Erlbaum Associates.</w:t>
      </w:r>
    </w:p>
    <w:p w:rsidR="00F66090" w:rsidRPr="00F66090" w:rsidRDefault="00F66090" w:rsidP="00F66090">
      <w:pPr>
        <w:pStyle w:val="EndNoteBibliography"/>
        <w:spacing w:after="0"/>
        <w:ind w:left="720" w:hanging="720"/>
      </w:pPr>
      <w:r w:rsidRPr="00F66090">
        <w:t>Cortese S, Imperati D, Zhou J, Proal E, Klein RG, Mannuzza S, Ramos-Olazagasti MA, Milham MP, Kelly C, Castellanos FX. 2013. White matter alterations at 33-year follow-up in adults with childhood attention-deficit/hyperactivity disorder. Biological psychiatry 74(8):591-598.</w:t>
      </w:r>
    </w:p>
    <w:p w:rsidR="00F66090" w:rsidRPr="00F66090" w:rsidRDefault="00F66090" w:rsidP="00F66090">
      <w:pPr>
        <w:pStyle w:val="EndNoteBibliography"/>
        <w:spacing w:after="0"/>
        <w:ind w:left="720" w:hanging="720"/>
      </w:pPr>
      <w:r w:rsidRPr="00F66090">
        <w:t>Daly R, Shen Q, Aitken S. 2011. Learning Bayesian networks: approaches and issues. Knowl Eng Rev 26(2):99-157.</w:t>
      </w:r>
    </w:p>
    <w:p w:rsidR="00F66090" w:rsidRPr="00F66090" w:rsidRDefault="00F66090" w:rsidP="00F66090">
      <w:pPr>
        <w:pStyle w:val="EndNoteBibliography"/>
        <w:spacing w:after="0"/>
        <w:ind w:left="720" w:hanging="720"/>
      </w:pPr>
      <w:r w:rsidRPr="00F66090">
        <w:t>Dreher JC, Kohn P, Kolachana B, Weinberger DR, Berman KF. 2009. Variation in dopamine genes influences responsivity of the human reward system. P Natl Acad Sci USA 106(2):617-622.</w:t>
      </w:r>
    </w:p>
    <w:p w:rsidR="00F66090" w:rsidRPr="00F66090" w:rsidRDefault="00F66090" w:rsidP="00F66090">
      <w:pPr>
        <w:pStyle w:val="EndNoteBibliography"/>
        <w:spacing w:after="0"/>
        <w:ind w:left="720" w:hanging="720"/>
      </w:pPr>
      <w:r w:rsidRPr="00F66090">
        <w:t>Durston S, Fossella JA, Mulder MJ, Casey BJ, Ziermans TB, Vessaz MN, van Engeland H. 2008. Dopamine transporter genotype conveys familial risk of attention-deficit/hyperactivity disorder through striatal activation. J Am Acad Child Psy 47(1):61-67.</w:t>
      </w:r>
    </w:p>
    <w:p w:rsidR="00F66090" w:rsidRPr="00F66090" w:rsidRDefault="00F66090" w:rsidP="00F66090">
      <w:pPr>
        <w:pStyle w:val="EndNoteBibliography"/>
        <w:spacing w:after="0"/>
        <w:ind w:left="720" w:hanging="720"/>
      </w:pPr>
      <w:r w:rsidRPr="00F66090">
        <w:t>Faraone SV, Biederman J, Mick E. 2006. The age-dependent decline of attention deficit hyperactivity disorder: a meta-analysis of follow-up studies. Psychol Med 36(2):159-165.</w:t>
      </w:r>
    </w:p>
    <w:p w:rsidR="00F66090" w:rsidRPr="00F66090" w:rsidRDefault="00F66090" w:rsidP="00F66090">
      <w:pPr>
        <w:pStyle w:val="EndNoteBibliography"/>
        <w:spacing w:after="0"/>
        <w:ind w:left="720" w:hanging="720"/>
      </w:pPr>
      <w:r w:rsidRPr="00F66090">
        <w:t>Faraone SV, Spencer TJ, Madras BK, Zhang-James Y, Biederman J. 2014. Functional effects of dopamine transporter gene genotypes on in vivo dopamine transporter functioning: a meta-analysis. Molecular psychiatry 19(8):880-889.</w:t>
      </w:r>
    </w:p>
    <w:p w:rsidR="00F66090" w:rsidRPr="00F66090" w:rsidRDefault="00F66090" w:rsidP="00F66090">
      <w:pPr>
        <w:pStyle w:val="EndNoteBibliography"/>
        <w:spacing w:after="0"/>
        <w:ind w:left="720" w:hanging="720"/>
      </w:pPr>
      <w:r w:rsidRPr="00F66090">
        <w:t>Forbes EE, Brown SM, Kimak M, Ferrell RE, Manuck SB, Hariri AR. 2009. Genetic variation in components of dopamine neurotransmission impacts ventral striatal reactivity associated with impulsivity. Molecular psychiatry 14(1):60-70.</w:t>
      </w:r>
    </w:p>
    <w:p w:rsidR="00F66090" w:rsidRPr="00F66090" w:rsidRDefault="00F66090" w:rsidP="00F66090">
      <w:pPr>
        <w:pStyle w:val="EndNoteBibliography"/>
        <w:spacing w:after="0"/>
        <w:ind w:left="720" w:hanging="720"/>
      </w:pPr>
      <w:r w:rsidRPr="00F66090">
        <w:lastRenderedPageBreak/>
        <w:t>Franke B, Faraone SV, Asherson P, Buitelaar J, Bau CH, Ramos-Quiroga JA, Mick E, Grevet EH, Johansson S, Haavik J, Lesch KP, Cormand B, Reif A, International Multicentre persistent AC. 2012. The genetics of attention deficit/hyperactivity disorder in adults, a review. Molecular psychiatry 17(10):960-987.</w:t>
      </w:r>
    </w:p>
    <w:p w:rsidR="00F66090" w:rsidRPr="00F66090" w:rsidRDefault="00F66090" w:rsidP="00F66090">
      <w:pPr>
        <w:pStyle w:val="EndNoteBibliography"/>
        <w:spacing w:after="0"/>
        <w:ind w:left="720" w:hanging="720"/>
      </w:pPr>
      <w:r w:rsidRPr="00F66090">
        <w:t>Franke B, Hoogman M, Vasquez AA, Heister JGAM, Savelkoul PJ, Naber M, Scheffer H, Kiemeney LA, Kan CC, Kooij JJS, Buitelaar JK. 2008. Association of the Dopamine Transporter (SLC6A3/DAT1) Gene 9-6 Haplotype With Adult ADHD. Am J Med Genet B 147B(8):1576-1579.</w:t>
      </w:r>
    </w:p>
    <w:p w:rsidR="00F66090" w:rsidRPr="00F66090" w:rsidRDefault="00F66090" w:rsidP="00F66090">
      <w:pPr>
        <w:pStyle w:val="EndNoteBibliography"/>
        <w:spacing w:after="0"/>
        <w:ind w:left="720" w:hanging="720"/>
      </w:pPr>
      <w:r w:rsidRPr="00F66090">
        <w:t>Franke B, Neale BM, Faraone SV. 2009. Genome-wide association studies in ADHD. Human genetics 126(1):13-50.</w:t>
      </w:r>
    </w:p>
    <w:p w:rsidR="00F66090" w:rsidRPr="00F66090" w:rsidRDefault="00F66090" w:rsidP="00F66090">
      <w:pPr>
        <w:pStyle w:val="EndNoteBibliography"/>
        <w:spacing w:after="0"/>
        <w:ind w:left="720" w:hanging="720"/>
      </w:pPr>
      <w:r w:rsidRPr="00F66090">
        <w:t>Franke B, Vasquez AA, Johansson S, Hoogman M, Romanos J, Boreatti-Hummer A, Heine M, Jacob CP, Lesch KP, Casas M, Ribases M, Bosch R, Sanchez-Mora C, Gomez-Barros N, Fernandez-Castillo N, Bayes M, Halmoy A, Halleland H, Landaas ET, Fasmer OB, Knappskog PM, Heister AJ, Kiemeney LA, Kooij JJ, Boonstra AM, Kan CC, Asherson P, Faraone SV, Buitelaar JK, Haavik J, Cormand B, Ramos-Quiroga JA, Reif A. 2010. Multicenter analysis of the SLC6A3/DAT1 VNTR haplotype in persistent ADHD suggests differential involvement of the gene in childhood and persistent ADHD. Neuropsychopharmacology : official publication of the American College of Neuropsychopharmacology 35(3):656-664.</w:t>
      </w:r>
    </w:p>
    <w:p w:rsidR="00F66090" w:rsidRPr="00F66090" w:rsidRDefault="00F66090" w:rsidP="00F66090">
      <w:pPr>
        <w:pStyle w:val="EndNoteBibliography"/>
        <w:spacing w:after="0"/>
        <w:ind w:left="720" w:hanging="720"/>
      </w:pPr>
      <w:r w:rsidRPr="00F66090">
        <w:t>Gizer IR, Ficks C, Waldman ID. 2009. Candidate gene studies of ADHD: a meta-analytic review. Human genetics 126(1):51-90.</w:t>
      </w:r>
    </w:p>
    <w:p w:rsidR="00F66090" w:rsidRPr="00F66090" w:rsidRDefault="00F66090" w:rsidP="00F66090">
      <w:pPr>
        <w:pStyle w:val="EndNoteBibliography"/>
        <w:spacing w:after="0"/>
        <w:ind w:left="720" w:hanging="720"/>
      </w:pPr>
      <w:r w:rsidRPr="00F66090">
        <w:t>Grol MJ, Majdandzic J, Stephan KE, Verhagen L, Dijkerman HC, Bekkering H, Verstraten FA, Toni I. 2007. Parieto-frontal connectivity during visually guided grasping. J Neurosci 27(44):11877-11887.</w:t>
      </w:r>
    </w:p>
    <w:p w:rsidR="00F66090" w:rsidRPr="00F66090" w:rsidRDefault="00F66090" w:rsidP="00F66090">
      <w:pPr>
        <w:pStyle w:val="EndNoteBibliography"/>
        <w:spacing w:after="0"/>
        <w:ind w:left="720" w:hanging="720"/>
      </w:pPr>
      <w:r w:rsidRPr="00F66090">
        <w:t>Hahn T, Heinzel S, Dresler T, Plichta MM, Renner TJ, Markulin F, Jakob PM, Lesch KP, Fallgatter AJ. 2011. Association Between Reward-Related Activation in the Ventral Striatum and Trait Reward Sensitivity is Moderated by Dopamine Transporter Genotype. Hum Brain Mapp 32(10):1557-1565.</w:t>
      </w:r>
    </w:p>
    <w:p w:rsidR="00F66090" w:rsidRPr="00F66090" w:rsidRDefault="00F66090" w:rsidP="00F66090">
      <w:pPr>
        <w:pStyle w:val="EndNoteBibliography"/>
        <w:spacing w:after="0"/>
        <w:ind w:left="720" w:hanging="720"/>
      </w:pPr>
      <w:r w:rsidRPr="00F66090">
        <w:t>Heckerman D, Meek C, Cooper G. 1999. A Bayesian approach to causal discovery. Computation, causation, and discovery 19:141-166.</w:t>
      </w:r>
    </w:p>
    <w:p w:rsidR="00F66090" w:rsidRPr="00F66090" w:rsidRDefault="00F66090" w:rsidP="00F66090">
      <w:pPr>
        <w:pStyle w:val="EndNoteBibliography"/>
        <w:spacing w:after="0"/>
        <w:ind w:left="720" w:hanging="720"/>
      </w:pPr>
      <w:r w:rsidRPr="00F66090">
        <w:t>Hermans EJ, Bos PA, Ossewaarde L, Ramsey NF, Fernandez G, van Honk J. 2010. Effects of exogenous testosterone on the ventral striatal BOLD response during reward anticipation in healthy women. Neuroimage 52(1):277-283.</w:t>
      </w:r>
    </w:p>
    <w:p w:rsidR="00F66090" w:rsidRPr="00F66090" w:rsidRDefault="00F66090" w:rsidP="00F66090">
      <w:pPr>
        <w:pStyle w:val="EndNoteBibliography"/>
        <w:spacing w:after="0"/>
        <w:ind w:left="720" w:hanging="720"/>
      </w:pPr>
      <w:r w:rsidRPr="00F66090">
        <w:t>Hoogman M, Onnink M, Cools R, Aarts E, Kan C, Vasquez AA, Buitelaar J, Franke B. 2013. The dopamine transporter haplotype and reward-related striatal responses in adult ADHD. Eur Neuropsychopharm 23(6):469-478.</w:t>
      </w:r>
    </w:p>
    <w:p w:rsidR="00F66090" w:rsidRPr="00F66090" w:rsidRDefault="00F66090" w:rsidP="00F66090">
      <w:pPr>
        <w:pStyle w:val="EndNoteBibliography"/>
        <w:spacing w:after="0"/>
        <w:ind w:left="720" w:hanging="720"/>
      </w:pPr>
      <w:r w:rsidRPr="00F66090">
        <w:t>Knutson B, Adams CM, Fong GW, Hommer D. 2001. Anticipation of increasing monetary reward selectively recruits nucleus accumbens. J Neurosci 21(16):art. no.-RC159.</w:t>
      </w:r>
    </w:p>
    <w:p w:rsidR="00F66090" w:rsidRPr="00F66090" w:rsidRDefault="00F66090" w:rsidP="00F66090">
      <w:pPr>
        <w:pStyle w:val="EndNoteBibliography"/>
        <w:spacing w:after="0"/>
        <w:ind w:left="720" w:hanging="720"/>
      </w:pPr>
      <w:r w:rsidRPr="00F66090">
        <w:t>Kooij JJS, Buitelaar JK, Van den Oord EJ, Furer JW, Rijnders CAT, Hodiamont PPG. 2005. Internal and external validity of Attention-Deficit Hyperactivity Disorder in a population-based sample of adults. Psychol Med 35(6):817-827.</w:t>
      </w:r>
    </w:p>
    <w:p w:rsidR="00F66090" w:rsidRPr="00F66090" w:rsidRDefault="00F66090" w:rsidP="00F66090">
      <w:pPr>
        <w:pStyle w:val="EndNoteBibliography"/>
        <w:spacing w:after="0"/>
        <w:ind w:left="720" w:hanging="720"/>
      </w:pPr>
      <w:r w:rsidRPr="00F66090">
        <w:t>Kooij JS. 2010. Adult ADHD: Diagnostic assessment and treatment. Amsterdam: Springer.</w:t>
      </w:r>
    </w:p>
    <w:p w:rsidR="00F66090" w:rsidRPr="00F66090" w:rsidRDefault="00F66090" w:rsidP="00F66090">
      <w:pPr>
        <w:pStyle w:val="EndNoteBibliography"/>
        <w:spacing w:after="0"/>
        <w:ind w:left="720" w:hanging="720"/>
      </w:pPr>
      <w:r w:rsidRPr="00F66090">
        <w:t>Lindquist MA. 2008. The Statistical Analysis of fMRI Data. Stat Sci 23(4):439-464.</w:t>
      </w:r>
    </w:p>
    <w:p w:rsidR="00F66090" w:rsidRPr="00F66090" w:rsidRDefault="00F66090" w:rsidP="00F66090">
      <w:pPr>
        <w:pStyle w:val="EndNoteBibliography"/>
        <w:spacing w:after="0"/>
        <w:ind w:left="720" w:hanging="720"/>
      </w:pPr>
      <w:r w:rsidRPr="00F66090">
        <w:t>Luman M, Oosterlaan J, Sergeant JA. 2005. The impact of reinforcement contingencies on AD/HD: A review and theoretical appraisal. Clin Psychol Rev 25(2):183-213.</w:t>
      </w:r>
    </w:p>
    <w:p w:rsidR="00F66090" w:rsidRPr="00F66090" w:rsidRDefault="00F66090" w:rsidP="00F66090">
      <w:pPr>
        <w:pStyle w:val="EndNoteBibliography"/>
        <w:spacing w:after="0"/>
        <w:ind w:left="720" w:hanging="720"/>
      </w:pPr>
      <w:r w:rsidRPr="00F66090">
        <w:t>Majdandzic J, Grol MJ, van Schie HT, Verhagen L, Toni I, Bekkering H. 2007. The role of immediate and final goals in action planning: an fMRI study. Neuroimage 37(2):589-598.</w:t>
      </w:r>
    </w:p>
    <w:p w:rsidR="00F66090" w:rsidRPr="00F66090" w:rsidRDefault="00F66090" w:rsidP="00F66090">
      <w:pPr>
        <w:pStyle w:val="EndNoteBibliography"/>
        <w:spacing w:after="0"/>
        <w:ind w:left="720" w:hanging="720"/>
      </w:pPr>
      <w:r w:rsidRPr="00F66090">
        <w:t>Nakagawa S, Cuthill IC. 2007. Effect size, confidence interval and statistical significance: a practical guide for biologists. Biol Rev 82(4):591-605.</w:t>
      </w:r>
    </w:p>
    <w:p w:rsidR="00F66090" w:rsidRPr="00F66090" w:rsidRDefault="00F66090" w:rsidP="00F66090">
      <w:pPr>
        <w:pStyle w:val="EndNoteBibliography"/>
        <w:spacing w:after="0"/>
        <w:ind w:left="720" w:hanging="720"/>
      </w:pPr>
      <w:r w:rsidRPr="00F66090">
        <w:t>Neale MC, Schmitt JE. 2005. Quantitative genetics and structural equation modeling in the age of modern neuroscience. SHORT COURSE II:1.</w:t>
      </w:r>
    </w:p>
    <w:p w:rsidR="00F66090" w:rsidRPr="00F66090" w:rsidRDefault="00F66090" w:rsidP="00F66090">
      <w:pPr>
        <w:pStyle w:val="EndNoteBibliography"/>
        <w:spacing w:after="0"/>
        <w:ind w:left="720" w:hanging="720"/>
      </w:pPr>
      <w:r w:rsidRPr="00F66090">
        <w:lastRenderedPageBreak/>
        <w:t>Nikolova YS, Ferrell RE, Manuck SB, Hariri AR. 2011. Multilocus Genetic Profile for Dopamine Signaling Predicts Ventral Striatum Reactivity. Neuropsychopharmacology : official publication of the American College of Neuropsychopharmacology 36(9):1940-1947.</w:t>
      </w:r>
    </w:p>
    <w:p w:rsidR="00F66090" w:rsidRPr="00F66090" w:rsidRDefault="00F66090" w:rsidP="00F66090">
      <w:pPr>
        <w:pStyle w:val="EndNoteBibliography"/>
        <w:spacing w:after="0"/>
        <w:ind w:left="720" w:hanging="720"/>
      </w:pPr>
      <w:r w:rsidRPr="00F66090">
        <w:t>Pearl J. 2000. Causality: models, reasoning and inference. Cambridge Univ Press.</w:t>
      </w:r>
    </w:p>
    <w:p w:rsidR="00F66090" w:rsidRPr="00F66090" w:rsidRDefault="00F66090" w:rsidP="00F66090">
      <w:pPr>
        <w:pStyle w:val="EndNoteBibliography"/>
        <w:spacing w:after="0"/>
        <w:ind w:left="720" w:hanging="720"/>
      </w:pPr>
      <w:r w:rsidRPr="00F66090">
        <w:t>Plichta MM, Scheres A. 2014. Ventral-striatal responsiveness during reward anticipation in ADHD and its relation to trait impulsivity in the healthy population: A meta-analytic review of the fMRI literature. Neurosci Biobehav R 38:125-134.</w:t>
      </w:r>
    </w:p>
    <w:p w:rsidR="00F66090" w:rsidRPr="00F66090" w:rsidRDefault="00F66090" w:rsidP="00F66090">
      <w:pPr>
        <w:pStyle w:val="EndNoteBibliography"/>
        <w:spacing w:after="0"/>
        <w:ind w:left="720" w:hanging="720"/>
      </w:pPr>
      <w:r w:rsidRPr="00F66090">
        <w:t>Polanczyk G, de Lima MS, Horta BL, Biederman J, Rohde LA. 2007. The worldwide prevalence of ADHD: a systematic review and metaregression analysis. The American journal of psychiatry 164(6):942-948.</w:t>
      </w:r>
    </w:p>
    <w:p w:rsidR="00F66090" w:rsidRPr="00F66090" w:rsidRDefault="00F66090" w:rsidP="00F66090">
      <w:pPr>
        <w:pStyle w:val="EndNoteBibliography"/>
        <w:spacing w:after="0"/>
        <w:ind w:left="720" w:hanging="720"/>
      </w:pPr>
      <w:r w:rsidRPr="00F66090">
        <w:t>Schwarz G. 1978. Estimating the dimension of a model. The annals of statistics 6(2):461-464.</w:t>
      </w:r>
    </w:p>
    <w:p w:rsidR="00F66090" w:rsidRPr="00F66090" w:rsidRDefault="00F66090" w:rsidP="00F66090">
      <w:pPr>
        <w:pStyle w:val="EndNoteBibliography"/>
        <w:spacing w:after="0"/>
        <w:ind w:left="720" w:hanging="720"/>
      </w:pPr>
      <w:r w:rsidRPr="00F66090">
        <w:t>Shumay E, Chen J, Fowler JS, Volkow ND. 2011. Genotype and ancestry modulate brain's DAT availability in healthy humans. PloS one 6(8):e22754.</w:t>
      </w:r>
    </w:p>
    <w:p w:rsidR="00F66090" w:rsidRPr="00F66090" w:rsidRDefault="00F66090" w:rsidP="00F66090">
      <w:pPr>
        <w:pStyle w:val="EndNoteBibliography"/>
        <w:spacing w:after="0"/>
        <w:ind w:left="720" w:hanging="720"/>
      </w:pPr>
      <w:r w:rsidRPr="00F66090">
        <w:t>Simon V, Czobor P, Balint S, Meszaros A, Bitter I. 2009. Prevalence and correlates of adult attention-deficit hyperactivity disorder: meta-analysis. The British journal of psychiatry : the journal of mental science 194(3):204-211.</w:t>
      </w:r>
    </w:p>
    <w:p w:rsidR="00F66090" w:rsidRPr="00F66090" w:rsidRDefault="00F66090" w:rsidP="00F66090">
      <w:pPr>
        <w:pStyle w:val="EndNoteBibliography"/>
        <w:spacing w:after="0"/>
        <w:ind w:left="720" w:hanging="720"/>
      </w:pPr>
      <w:r w:rsidRPr="00F66090">
        <w:t>Sokolova E, Groot P, Claassen T, Heskes T. 2014. Causal Discovery from Databases with Discrete and Continuous Variables. Probabilistic Graphical Models: Springer. p 442-457.</w:t>
      </w:r>
    </w:p>
    <w:p w:rsidR="00F66090" w:rsidRPr="00F66090" w:rsidRDefault="00F66090" w:rsidP="00F66090">
      <w:pPr>
        <w:pStyle w:val="EndNoteBibliography"/>
        <w:spacing w:after="0"/>
        <w:ind w:left="720" w:hanging="720"/>
      </w:pPr>
      <w:r w:rsidRPr="00F66090">
        <w:t>Spirtes P. 2010. Introduction to Causal Inference. J Mach Learn Res 11:1643-1662.</w:t>
      </w:r>
    </w:p>
    <w:p w:rsidR="00F66090" w:rsidRPr="00F66090" w:rsidRDefault="00F66090" w:rsidP="00F66090">
      <w:pPr>
        <w:pStyle w:val="EndNoteBibliography"/>
        <w:spacing w:after="0"/>
        <w:ind w:left="720" w:hanging="720"/>
      </w:pPr>
      <w:r w:rsidRPr="00F66090">
        <w:t>Spirtes P, Glymour CN, Scheines R. 2000. Causation, prediction, and search. MIT press.</w:t>
      </w:r>
    </w:p>
    <w:p w:rsidR="00F66090" w:rsidRPr="00F66090" w:rsidRDefault="00F66090" w:rsidP="00F66090">
      <w:pPr>
        <w:pStyle w:val="EndNoteBibliography"/>
        <w:ind w:left="720" w:hanging="720"/>
      </w:pPr>
      <w:r w:rsidRPr="00F66090">
        <w:t>Verhagen L. 2012. How to grasp a ripe tomato: Utrecht University. 67-87 p.</w:t>
      </w:r>
    </w:p>
    <w:p w:rsidR="006B3D25" w:rsidRDefault="00BC7D3B" w:rsidP="00E45A01">
      <w:pPr>
        <w:pStyle w:val="EndNoteBibliography"/>
        <w:spacing w:line="276" w:lineRule="auto"/>
        <w:ind w:left="720" w:hanging="720"/>
        <w:rPr>
          <w:color w:val="000000" w:themeColor="text1"/>
        </w:rPr>
      </w:pPr>
      <w:r>
        <w:rPr>
          <w:color w:val="000000" w:themeColor="text1"/>
        </w:rPr>
        <w:fldChar w:fldCharType="end"/>
      </w:r>
    </w:p>
    <w:sectPr w:rsidR="006B3D25" w:rsidSect="00902336">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C703A" w:rsidRDefault="00DC703A" w:rsidP="002F2962">
      <w:pPr>
        <w:spacing w:after="0" w:line="240" w:lineRule="auto"/>
      </w:pPr>
      <w:r>
        <w:separator/>
      </w:r>
    </w:p>
  </w:endnote>
  <w:endnote w:type="continuationSeparator" w:id="0">
    <w:p w:rsidR="00DC703A" w:rsidRDefault="00DC703A" w:rsidP="002F29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2">
    <w:panose1 w:val="050201020105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44245167"/>
      <w:docPartObj>
        <w:docPartGallery w:val="Page Numbers (Bottom of Page)"/>
        <w:docPartUnique/>
      </w:docPartObj>
    </w:sdtPr>
    <w:sdtEndPr>
      <w:rPr>
        <w:noProof/>
      </w:rPr>
    </w:sdtEndPr>
    <w:sdtContent>
      <w:p w:rsidR="003F01C3" w:rsidRDefault="003F01C3">
        <w:pPr>
          <w:pStyle w:val="Footer"/>
        </w:pPr>
        <w:r>
          <w:fldChar w:fldCharType="begin"/>
        </w:r>
        <w:r>
          <w:instrText xml:space="preserve"> PAGE   \* MERGEFORMAT </w:instrText>
        </w:r>
        <w:r>
          <w:fldChar w:fldCharType="separate"/>
        </w:r>
        <w:r w:rsidR="001A3E6E">
          <w:rPr>
            <w:noProof/>
          </w:rPr>
          <w:t>16</w:t>
        </w:r>
        <w:r>
          <w:rPr>
            <w:noProof/>
          </w:rPr>
          <w:fldChar w:fldCharType="end"/>
        </w:r>
      </w:p>
    </w:sdtContent>
  </w:sdt>
  <w:p w:rsidR="003F01C3" w:rsidRDefault="003F01C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C703A" w:rsidRDefault="00DC703A" w:rsidP="002F2962">
      <w:pPr>
        <w:spacing w:after="0" w:line="240" w:lineRule="auto"/>
      </w:pPr>
      <w:r>
        <w:separator/>
      </w:r>
    </w:p>
  </w:footnote>
  <w:footnote w:type="continuationSeparator" w:id="0">
    <w:p w:rsidR="00DC703A" w:rsidRDefault="00DC703A" w:rsidP="002F296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085E80"/>
    <w:multiLevelType w:val="hybridMultilevel"/>
    <w:tmpl w:val="377AC79E"/>
    <w:lvl w:ilvl="0" w:tplc="A316F2DC">
      <w:start w:val="1"/>
      <w:numFmt w:val="bullet"/>
      <w:lvlText w:val=""/>
      <w:lvlJc w:val="left"/>
      <w:pPr>
        <w:tabs>
          <w:tab w:val="num" w:pos="720"/>
        </w:tabs>
        <w:ind w:left="720" w:hanging="360"/>
      </w:pPr>
      <w:rPr>
        <w:rFonts w:ascii="Wingdings 2" w:hAnsi="Wingdings 2" w:hint="default"/>
      </w:rPr>
    </w:lvl>
    <w:lvl w:ilvl="1" w:tplc="7108A420" w:tentative="1">
      <w:start w:val="1"/>
      <w:numFmt w:val="bullet"/>
      <w:lvlText w:val=""/>
      <w:lvlJc w:val="left"/>
      <w:pPr>
        <w:tabs>
          <w:tab w:val="num" w:pos="1440"/>
        </w:tabs>
        <w:ind w:left="1440" w:hanging="360"/>
      </w:pPr>
      <w:rPr>
        <w:rFonts w:ascii="Wingdings 2" w:hAnsi="Wingdings 2" w:hint="default"/>
      </w:rPr>
    </w:lvl>
    <w:lvl w:ilvl="2" w:tplc="DD8E0F50" w:tentative="1">
      <w:start w:val="1"/>
      <w:numFmt w:val="bullet"/>
      <w:lvlText w:val=""/>
      <w:lvlJc w:val="left"/>
      <w:pPr>
        <w:tabs>
          <w:tab w:val="num" w:pos="2160"/>
        </w:tabs>
        <w:ind w:left="2160" w:hanging="360"/>
      </w:pPr>
      <w:rPr>
        <w:rFonts w:ascii="Wingdings 2" w:hAnsi="Wingdings 2" w:hint="default"/>
      </w:rPr>
    </w:lvl>
    <w:lvl w:ilvl="3" w:tplc="BD6A33BC" w:tentative="1">
      <w:start w:val="1"/>
      <w:numFmt w:val="bullet"/>
      <w:lvlText w:val=""/>
      <w:lvlJc w:val="left"/>
      <w:pPr>
        <w:tabs>
          <w:tab w:val="num" w:pos="2880"/>
        </w:tabs>
        <w:ind w:left="2880" w:hanging="360"/>
      </w:pPr>
      <w:rPr>
        <w:rFonts w:ascii="Wingdings 2" w:hAnsi="Wingdings 2" w:hint="default"/>
      </w:rPr>
    </w:lvl>
    <w:lvl w:ilvl="4" w:tplc="FB4E74FA" w:tentative="1">
      <w:start w:val="1"/>
      <w:numFmt w:val="bullet"/>
      <w:lvlText w:val=""/>
      <w:lvlJc w:val="left"/>
      <w:pPr>
        <w:tabs>
          <w:tab w:val="num" w:pos="3600"/>
        </w:tabs>
        <w:ind w:left="3600" w:hanging="360"/>
      </w:pPr>
      <w:rPr>
        <w:rFonts w:ascii="Wingdings 2" w:hAnsi="Wingdings 2" w:hint="default"/>
      </w:rPr>
    </w:lvl>
    <w:lvl w:ilvl="5" w:tplc="1C486D30" w:tentative="1">
      <w:start w:val="1"/>
      <w:numFmt w:val="bullet"/>
      <w:lvlText w:val=""/>
      <w:lvlJc w:val="left"/>
      <w:pPr>
        <w:tabs>
          <w:tab w:val="num" w:pos="4320"/>
        </w:tabs>
        <w:ind w:left="4320" w:hanging="360"/>
      </w:pPr>
      <w:rPr>
        <w:rFonts w:ascii="Wingdings 2" w:hAnsi="Wingdings 2" w:hint="default"/>
      </w:rPr>
    </w:lvl>
    <w:lvl w:ilvl="6" w:tplc="5CB4BB84" w:tentative="1">
      <w:start w:val="1"/>
      <w:numFmt w:val="bullet"/>
      <w:lvlText w:val=""/>
      <w:lvlJc w:val="left"/>
      <w:pPr>
        <w:tabs>
          <w:tab w:val="num" w:pos="5040"/>
        </w:tabs>
        <w:ind w:left="5040" w:hanging="360"/>
      </w:pPr>
      <w:rPr>
        <w:rFonts w:ascii="Wingdings 2" w:hAnsi="Wingdings 2" w:hint="default"/>
      </w:rPr>
    </w:lvl>
    <w:lvl w:ilvl="7" w:tplc="3F945C16" w:tentative="1">
      <w:start w:val="1"/>
      <w:numFmt w:val="bullet"/>
      <w:lvlText w:val=""/>
      <w:lvlJc w:val="left"/>
      <w:pPr>
        <w:tabs>
          <w:tab w:val="num" w:pos="5760"/>
        </w:tabs>
        <w:ind w:left="5760" w:hanging="360"/>
      </w:pPr>
      <w:rPr>
        <w:rFonts w:ascii="Wingdings 2" w:hAnsi="Wingdings 2" w:hint="default"/>
      </w:rPr>
    </w:lvl>
    <w:lvl w:ilvl="8" w:tplc="36BE6428" w:tentative="1">
      <w:start w:val="1"/>
      <w:numFmt w:val="bullet"/>
      <w:lvlText w:val=""/>
      <w:lvlJc w:val="left"/>
      <w:pPr>
        <w:tabs>
          <w:tab w:val="num" w:pos="6480"/>
        </w:tabs>
        <w:ind w:left="6480" w:hanging="360"/>
      </w:pPr>
      <w:rPr>
        <w:rFonts w:ascii="Wingdings 2" w:hAnsi="Wingdings 2" w:hint="default"/>
      </w:rPr>
    </w:lvl>
  </w:abstractNum>
  <w:abstractNum w:abstractNumId="1">
    <w:nsid w:val="0F2125F6"/>
    <w:multiLevelType w:val="hybridMultilevel"/>
    <w:tmpl w:val="29D88860"/>
    <w:lvl w:ilvl="0" w:tplc="4D4EFCF0">
      <w:start w:val="1"/>
      <w:numFmt w:val="bullet"/>
      <w:lvlText w:val=""/>
      <w:lvlJc w:val="left"/>
      <w:pPr>
        <w:tabs>
          <w:tab w:val="num" w:pos="720"/>
        </w:tabs>
        <w:ind w:left="720" w:hanging="360"/>
      </w:pPr>
      <w:rPr>
        <w:rFonts w:ascii="Wingdings 2" w:hAnsi="Wingdings 2" w:hint="default"/>
      </w:rPr>
    </w:lvl>
    <w:lvl w:ilvl="1" w:tplc="47341D78" w:tentative="1">
      <w:start w:val="1"/>
      <w:numFmt w:val="bullet"/>
      <w:lvlText w:val=""/>
      <w:lvlJc w:val="left"/>
      <w:pPr>
        <w:tabs>
          <w:tab w:val="num" w:pos="1440"/>
        </w:tabs>
        <w:ind w:left="1440" w:hanging="360"/>
      </w:pPr>
      <w:rPr>
        <w:rFonts w:ascii="Wingdings 2" w:hAnsi="Wingdings 2" w:hint="default"/>
      </w:rPr>
    </w:lvl>
    <w:lvl w:ilvl="2" w:tplc="F070A1C2" w:tentative="1">
      <w:start w:val="1"/>
      <w:numFmt w:val="bullet"/>
      <w:lvlText w:val=""/>
      <w:lvlJc w:val="left"/>
      <w:pPr>
        <w:tabs>
          <w:tab w:val="num" w:pos="2160"/>
        </w:tabs>
        <w:ind w:left="2160" w:hanging="360"/>
      </w:pPr>
      <w:rPr>
        <w:rFonts w:ascii="Wingdings 2" w:hAnsi="Wingdings 2" w:hint="default"/>
      </w:rPr>
    </w:lvl>
    <w:lvl w:ilvl="3" w:tplc="1494C1DC" w:tentative="1">
      <w:start w:val="1"/>
      <w:numFmt w:val="bullet"/>
      <w:lvlText w:val=""/>
      <w:lvlJc w:val="left"/>
      <w:pPr>
        <w:tabs>
          <w:tab w:val="num" w:pos="2880"/>
        </w:tabs>
        <w:ind w:left="2880" w:hanging="360"/>
      </w:pPr>
      <w:rPr>
        <w:rFonts w:ascii="Wingdings 2" w:hAnsi="Wingdings 2" w:hint="default"/>
      </w:rPr>
    </w:lvl>
    <w:lvl w:ilvl="4" w:tplc="BF20B0A4" w:tentative="1">
      <w:start w:val="1"/>
      <w:numFmt w:val="bullet"/>
      <w:lvlText w:val=""/>
      <w:lvlJc w:val="left"/>
      <w:pPr>
        <w:tabs>
          <w:tab w:val="num" w:pos="3600"/>
        </w:tabs>
        <w:ind w:left="3600" w:hanging="360"/>
      </w:pPr>
      <w:rPr>
        <w:rFonts w:ascii="Wingdings 2" w:hAnsi="Wingdings 2" w:hint="default"/>
      </w:rPr>
    </w:lvl>
    <w:lvl w:ilvl="5" w:tplc="2436A288" w:tentative="1">
      <w:start w:val="1"/>
      <w:numFmt w:val="bullet"/>
      <w:lvlText w:val=""/>
      <w:lvlJc w:val="left"/>
      <w:pPr>
        <w:tabs>
          <w:tab w:val="num" w:pos="4320"/>
        </w:tabs>
        <w:ind w:left="4320" w:hanging="360"/>
      </w:pPr>
      <w:rPr>
        <w:rFonts w:ascii="Wingdings 2" w:hAnsi="Wingdings 2" w:hint="default"/>
      </w:rPr>
    </w:lvl>
    <w:lvl w:ilvl="6" w:tplc="A9B64A0A" w:tentative="1">
      <w:start w:val="1"/>
      <w:numFmt w:val="bullet"/>
      <w:lvlText w:val=""/>
      <w:lvlJc w:val="left"/>
      <w:pPr>
        <w:tabs>
          <w:tab w:val="num" w:pos="5040"/>
        </w:tabs>
        <w:ind w:left="5040" w:hanging="360"/>
      </w:pPr>
      <w:rPr>
        <w:rFonts w:ascii="Wingdings 2" w:hAnsi="Wingdings 2" w:hint="default"/>
      </w:rPr>
    </w:lvl>
    <w:lvl w:ilvl="7" w:tplc="B9D6B990" w:tentative="1">
      <w:start w:val="1"/>
      <w:numFmt w:val="bullet"/>
      <w:lvlText w:val=""/>
      <w:lvlJc w:val="left"/>
      <w:pPr>
        <w:tabs>
          <w:tab w:val="num" w:pos="5760"/>
        </w:tabs>
        <w:ind w:left="5760" w:hanging="360"/>
      </w:pPr>
      <w:rPr>
        <w:rFonts w:ascii="Wingdings 2" w:hAnsi="Wingdings 2" w:hint="default"/>
      </w:rPr>
    </w:lvl>
    <w:lvl w:ilvl="8" w:tplc="4E3A78F4" w:tentative="1">
      <w:start w:val="1"/>
      <w:numFmt w:val="bullet"/>
      <w:lvlText w:val=""/>
      <w:lvlJc w:val="left"/>
      <w:pPr>
        <w:tabs>
          <w:tab w:val="num" w:pos="6480"/>
        </w:tabs>
        <w:ind w:left="6480" w:hanging="360"/>
      </w:pPr>
      <w:rPr>
        <w:rFonts w:ascii="Wingdings 2" w:hAnsi="Wingdings 2" w:hint="default"/>
      </w:rPr>
    </w:lvl>
  </w:abstractNum>
  <w:abstractNum w:abstractNumId="2">
    <w:nsid w:val="1BE71071"/>
    <w:multiLevelType w:val="multilevel"/>
    <w:tmpl w:val="E35C05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27115EC1"/>
    <w:multiLevelType w:val="hybridMultilevel"/>
    <w:tmpl w:val="B1CC6BC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nsid w:val="277C06C1"/>
    <w:multiLevelType w:val="hybridMultilevel"/>
    <w:tmpl w:val="A9049C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8935264"/>
    <w:multiLevelType w:val="hybridMultilevel"/>
    <w:tmpl w:val="D108D7A6"/>
    <w:lvl w:ilvl="0" w:tplc="8D06A0B6">
      <w:start w:val="5"/>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28F4B01"/>
    <w:multiLevelType w:val="multilevel"/>
    <w:tmpl w:val="78BA1A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371A1821"/>
    <w:multiLevelType w:val="multilevel"/>
    <w:tmpl w:val="A2FADD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37946AE1"/>
    <w:multiLevelType w:val="hybridMultilevel"/>
    <w:tmpl w:val="23E6AE9E"/>
    <w:lvl w:ilvl="0" w:tplc="8D06A0B6">
      <w:start w:val="5"/>
      <w:numFmt w:val="bullet"/>
      <w:lvlText w:val="-"/>
      <w:lvlJc w:val="left"/>
      <w:pPr>
        <w:ind w:left="1080" w:hanging="360"/>
      </w:pPr>
      <w:rPr>
        <w:rFonts w:ascii="Calibri" w:eastAsiaTheme="minorHAnsi" w:hAnsi="Calibri"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nsid w:val="3AF053A8"/>
    <w:multiLevelType w:val="hybridMultilevel"/>
    <w:tmpl w:val="2B9E96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05126D0"/>
    <w:multiLevelType w:val="multilevel"/>
    <w:tmpl w:val="847E70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42CB1EE0"/>
    <w:multiLevelType w:val="hybridMultilevel"/>
    <w:tmpl w:val="CEECBFC2"/>
    <w:lvl w:ilvl="0" w:tplc="8D06A0B6">
      <w:start w:val="1"/>
      <w:numFmt w:val="bullet"/>
      <w:lvlText w:val="-"/>
      <w:lvlJc w:val="left"/>
      <w:pPr>
        <w:ind w:left="1080" w:hanging="360"/>
      </w:pPr>
      <w:rPr>
        <w:rFonts w:ascii="Calibri" w:eastAsiaTheme="minorHAnsi" w:hAnsi="Calibri"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nsid w:val="44F83335"/>
    <w:multiLevelType w:val="multilevel"/>
    <w:tmpl w:val="4B08DF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4F2336DB"/>
    <w:multiLevelType w:val="hybridMultilevel"/>
    <w:tmpl w:val="4E66FE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164402F"/>
    <w:multiLevelType w:val="hybridMultilevel"/>
    <w:tmpl w:val="779C3C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80175B5"/>
    <w:multiLevelType w:val="multilevel"/>
    <w:tmpl w:val="BF06BA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580759BA"/>
    <w:multiLevelType w:val="multilevel"/>
    <w:tmpl w:val="04090025"/>
    <w:lvl w:ilvl="0">
      <w:start w:val="1"/>
      <w:numFmt w:val="decimal"/>
      <w:pStyle w:val="Heading1"/>
      <w:lvlText w:val="%1"/>
      <w:lvlJc w:val="left"/>
      <w:pPr>
        <w:ind w:left="702" w:hanging="432"/>
      </w:pPr>
      <w:rPr>
        <w:rFonts w:hint="default"/>
      </w:rPr>
    </w:lvl>
    <w:lvl w:ilvl="1">
      <w:start w:val="1"/>
      <w:numFmt w:val="decimal"/>
      <w:pStyle w:val="Heading2"/>
      <w:lvlText w:val="%1.%2"/>
      <w:lvlJc w:val="left"/>
      <w:pPr>
        <w:ind w:left="66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7">
    <w:nsid w:val="5D166A02"/>
    <w:multiLevelType w:val="multilevel"/>
    <w:tmpl w:val="24448E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5E5C36C1"/>
    <w:multiLevelType w:val="multilevel"/>
    <w:tmpl w:val="02D62F4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19">
    <w:nsid w:val="617877E1"/>
    <w:multiLevelType w:val="hybridMultilevel"/>
    <w:tmpl w:val="A03EF0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64A97034"/>
    <w:multiLevelType w:val="multilevel"/>
    <w:tmpl w:val="9EEA05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659D04D0"/>
    <w:multiLevelType w:val="multilevel"/>
    <w:tmpl w:val="9BA0D1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6F364567"/>
    <w:multiLevelType w:val="hybridMultilevel"/>
    <w:tmpl w:val="999436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3350B45"/>
    <w:multiLevelType w:val="multilevel"/>
    <w:tmpl w:val="FFE0EF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7A3A5343"/>
    <w:multiLevelType w:val="hybridMultilevel"/>
    <w:tmpl w:val="E98AE7A6"/>
    <w:lvl w:ilvl="0" w:tplc="8D06A0B6">
      <w:start w:val="5"/>
      <w:numFmt w:val="bullet"/>
      <w:lvlText w:val="-"/>
      <w:lvlJc w:val="left"/>
      <w:pPr>
        <w:ind w:left="108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7CB7420F"/>
    <w:multiLevelType w:val="multilevel"/>
    <w:tmpl w:val="0802A5F8"/>
    <w:lvl w:ilvl="0">
      <w:start w:val="5"/>
      <w:numFmt w:val="bullet"/>
      <w:lvlText w:val="-"/>
      <w:lvlJc w:val="left"/>
      <w:pPr>
        <w:ind w:left="720" w:hanging="360"/>
      </w:pPr>
      <w:rPr>
        <w:rFonts w:ascii="Calibri" w:eastAsiaTheme="minorHAnsi" w:hAnsi="Calibri" w:cstheme="minorBidi"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26">
    <w:nsid w:val="7E8622BF"/>
    <w:multiLevelType w:val="multilevel"/>
    <w:tmpl w:val="3DB806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6"/>
  </w:num>
  <w:num w:numId="2">
    <w:abstractNumId w:val="5"/>
  </w:num>
  <w:num w:numId="3">
    <w:abstractNumId w:val="22"/>
  </w:num>
  <w:num w:numId="4">
    <w:abstractNumId w:val="16"/>
  </w:num>
  <w:num w:numId="5">
    <w:abstractNumId w:val="3"/>
  </w:num>
  <w:num w:numId="6">
    <w:abstractNumId w:val="14"/>
  </w:num>
  <w:num w:numId="7">
    <w:abstractNumId w:val="19"/>
  </w:num>
  <w:num w:numId="8">
    <w:abstractNumId w:val="8"/>
  </w:num>
  <w:num w:numId="9">
    <w:abstractNumId w:val="16"/>
  </w:num>
  <w:num w:numId="10">
    <w:abstractNumId w:val="24"/>
  </w:num>
  <w:num w:numId="11">
    <w:abstractNumId w:val="18"/>
  </w:num>
  <w:num w:numId="12">
    <w:abstractNumId w:val="11"/>
  </w:num>
  <w:num w:numId="13">
    <w:abstractNumId w:val="25"/>
  </w:num>
  <w:num w:numId="14">
    <w:abstractNumId w:val="13"/>
  </w:num>
  <w:num w:numId="15">
    <w:abstractNumId w:val="10"/>
  </w:num>
  <w:num w:numId="16">
    <w:abstractNumId w:val="23"/>
  </w:num>
  <w:num w:numId="17">
    <w:abstractNumId w:val="7"/>
  </w:num>
  <w:num w:numId="18">
    <w:abstractNumId w:val="16"/>
  </w:num>
  <w:num w:numId="19">
    <w:abstractNumId w:val="4"/>
  </w:num>
  <w:num w:numId="20">
    <w:abstractNumId w:val="16"/>
  </w:num>
  <w:num w:numId="21">
    <w:abstractNumId w:val="9"/>
  </w:num>
  <w:num w:numId="22">
    <w:abstractNumId w:val="1"/>
  </w:num>
  <w:num w:numId="23">
    <w:abstractNumId w:val="0"/>
  </w:num>
  <w:num w:numId="24">
    <w:abstractNumId w:val="16"/>
  </w:num>
  <w:num w:numId="25">
    <w:abstractNumId w:val="6"/>
  </w:num>
  <w:num w:numId="26">
    <w:abstractNumId w:val="26"/>
  </w:num>
  <w:num w:numId="27">
    <w:abstractNumId w:val="17"/>
  </w:num>
  <w:num w:numId="28">
    <w:abstractNumId w:val="2"/>
  </w:num>
  <w:num w:numId="29">
    <w:abstractNumId w:val="20"/>
  </w:num>
  <w:num w:numId="30">
    <w:abstractNumId w:val="15"/>
  </w:num>
  <w:num w:numId="31">
    <w:abstractNumId w:val="21"/>
  </w:num>
  <w:num w:numId="32">
    <w:abstractNumId w:val="12"/>
  </w:num>
  <w:num w:numId="33">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Medical Genetics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rpxppwxg9vatmexa2pvzwapzzt2saw0evfw&quot;&gt;test1&lt;record-ids&gt;&lt;item&gt;1&lt;/item&gt;&lt;item&gt;3&lt;/item&gt;&lt;item&gt;4&lt;/item&gt;&lt;item&gt;5&lt;/item&gt;&lt;item&gt;8&lt;/item&gt;&lt;item&gt;10&lt;/item&gt;&lt;item&gt;11&lt;/item&gt;&lt;item&gt;12&lt;/item&gt;&lt;item&gt;13&lt;/item&gt;&lt;item&gt;14&lt;/item&gt;&lt;item&gt;15&lt;/item&gt;&lt;item&gt;16&lt;/item&gt;&lt;item&gt;19&lt;/item&gt;&lt;item&gt;21&lt;/item&gt;&lt;item&gt;22&lt;/item&gt;&lt;item&gt;23&lt;/item&gt;&lt;item&gt;25&lt;/item&gt;&lt;item&gt;26&lt;/item&gt;&lt;item&gt;27&lt;/item&gt;&lt;item&gt;28&lt;/item&gt;&lt;item&gt;29&lt;/item&gt;&lt;item&gt;31&lt;/item&gt;&lt;item&gt;34&lt;/item&gt;&lt;item&gt;35&lt;/item&gt;&lt;item&gt;36&lt;/item&gt;&lt;item&gt;37&lt;/item&gt;&lt;item&gt;38&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record-ids&gt;&lt;/item&gt;&lt;/Libraries&gt;"/>
  </w:docVars>
  <w:rsids>
    <w:rsidRoot w:val="00F5664C"/>
    <w:rsid w:val="0000487F"/>
    <w:rsid w:val="0000496B"/>
    <w:rsid w:val="000052D0"/>
    <w:rsid w:val="00010020"/>
    <w:rsid w:val="00023C0F"/>
    <w:rsid w:val="000268D4"/>
    <w:rsid w:val="000328AC"/>
    <w:rsid w:val="000418DA"/>
    <w:rsid w:val="00050CCA"/>
    <w:rsid w:val="000541A4"/>
    <w:rsid w:val="00056A56"/>
    <w:rsid w:val="00066605"/>
    <w:rsid w:val="0007005C"/>
    <w:rsid w:val="00075263"/>
    <w:rsid w:val="000761D0"/>
    <w:rsid w:val="00077052"/>
    <w:rsid w:val="000846A2"/>
    <w:rsid w:val="00084A3C"/>
    <w:rsid w:val="000866A6"/>
    <w:rsid w:val="0009094A"/>
    <w:rsid w:val="0009294C"/>
    <w:rsid w:val="00094E16"/>
    <w:rsid w:val="00097097"/>
    <w:rsid w:val="000A55A3"/>
    <w:rsid w:val="000A76BA"/>
    <w:rsid w:val="000B1932"/>
    <w:rsid w:val="000B30F8"/>
    <w:rsid w:val="000B4636"/>
    <w:rsid w:val="000B48DE"/>
    <w:rsid w:val="000B4A54"/>
    <w:rsid w:val="000B6999"/>
    <w:rsid w:val="000B78CB"/>
    <w:rsid w:val="000D4BAD"/>
    <w:rsid w:val="000D787D"/>
    <w:rsid w:val="000E2F91"/>
    <w:rsid w:val="000F2088"/>
    <w:rsid w:val="000F349D"/>
    <w:rsid w:val="000F4F7F"/>
    <w:rsid w:val="000F5ADB"/>
    <w:rsid w:val="00101C96"/>
    <w:rsid w:val="001023C9"/>
    <w:rsid w:val="001040F8"/>
    <w:rsid w:val="00107295"/>
    <w:rsid w:val="001162BD"/>
    <w:rsid w:val="00123DD1"/>
    <w:rsid w:val="001243F5"/>
    <w:rsid w:val="001342C6"/>
    <w:rsid w:val="00134DA1"/>
    <w:rsid w:val="0014249F"/>
    <w:rsid w:val="00142784"/>
    <w:rsid w:val="0016226C"/>
    <w:rsid w:val="00175D9B"/>
    <w:rsid w:val="00180906"/>
    <w:rsid w:val="00192213"/>
    <w:rsid w:val="00195FD8"/>
    <w:rsid w:val="00196B28"/>
    <w:rsid w:val="001A12F5"/>
    <w:rsid w:val="001A3E6E"/>
    <w:rsid w:val="001A413F"/>
    <w:rsid w:val="001B0868"/>
    <w:rsid w:val="001B10B2"/>
    <w:rsid w:val="001C59B2"/>
    <w:rsid w:val="001D583D"/>
    <w:rsid w:val="001E15AA"/>
    <w:rsid w:val="001E409E"/>
    <w:rsid w:val="001F3CFD"/>
    <w:rsid w:val="001F4D45"/>
    <w:rsid w:val="001F71DA"/>
    <w:rsid w:val="00201653"/>
    <w:rsid w:val="00201678"/>
    <w:rsid w:val="00201A92"/>
    <w:rsid w:val="00202EE7"/>
    <w:rsid w:val="002033B4"/>
    <w:rsid w:val="00207B4A"/>
    <w:rsid w:val="00213715"/>
    <w:rsid w:val="00221FC8"/>
    <w:rsid w:val="0023165F"/>
    <w:rsid w:val="00234BAB"/>
    <w:rsid w:val="0024149F"/>
    <w:rsid w:val="002424CE"/>
    <w:rsid w:val="0024558F"/>
    <w:rsid w:val="00261BA9"/>
    <w:rsid w:val="00264AA9"/>
    <w:rsid w:val="00270854"/>
    <w:rsid w:val="00270F3B"/>
    <w:rsid w:val="0027506B"/>
    <w:rsid w:val="00276239"/>
    <w:rsid w:val="00281CDB"/>
    <w:rsid w:val="00282547"/>
    <w:rsid w:val="002903E2"/>
    <w:rsid w:val="002946C8"/>
    <w:rsid w:val="0029607F"/>
    <w:rsid w:val="002A4923"/>
    <w:rsid w:val="002A5D6B"/>
    <w:rsid w:val="002A6A1D"/>
    <w:rsid w:val="002B02C3"/>
    <w:rsid w:val="002B09FA"/>
    <w:rsid w:val="002B7982"/>
    <w:rsid w:val="002C070C"/>
    <w:rsid w:val="002C5841"/>
    <w:rsid w:val="002C6B38"/>
    <w:rsid w:val="002C72ED"/>
    <w:rsid w:val="002C7CAE"/>
    <w:rsid w:val="002C7F7B"/>
    <w:rsid w:val="002D4A4F"/>
    <w:rsid w:val="002E2089"/>
    <w:rsid w:val="002E6E1C"/>
    <w:rsid w:val="002E7E51"/>
    <w:rsid w:val="002F2962"/>
    <w:rsid w:val="002F326E"/>
    <w:rsid w:val="002F7325"/>
    <w:rsid w:val="002F74A9"/>
    <w:rsid w:val="0030293D"/>
    <w:rsid w:val="003048ED"/>
    <w:rsid w:val="003059A9"/>
    <w:rsid w:val="00310429"/>
    <w:rsid w:val="00310EA6"/>
    <w:rsid w:val="00312466"/>
    <w:rsid w:val="00321635"/>
    <w:rsid w:val="00324CE3"/>
    <w:rsid w:val="0032683D"/>
    <w:rsid w:val="003277F9"/>
    <w:rsid w:val="003303F3"/>
    <w:rsid w:val="0033114E"/>
    <w:rsid w:val="003317ED"/>
    <w:rsid w:val="0033232E"/>
    <w:rsid w:val="00335100"/>
    <w:rsid w:val="003422A0"/>
    <w:rsid w:val="00342671"/>
    <w:rsid w:val="00344B9C"/>
    <w:rsid w:val="00344CDC"/>
    <w:rsid w:val="00346D62"/>
    <w:rsid w:val="00350B4A"/>
    <w:rsid w:val="0036055F"/>
    <w:rsid w:val="00361A85"/>
    <w:rsid w:val="00364090"/>
    <w:rsid w:val="003652BE"/>
    <w:rsid w:val="00371021"/>
    <w:rsid w:val="00381EEA"/>
    <w:rsid w:val="00385BFC"/>
    <w:rsid w:val="00385FDA"/>
    <w:rsid w:val="00396E21"/>
    <w:rsid w:val="003A2B86"/>
    <w:rsid w:val="003A2DED"/>
    <w:rsid w:val="003A3425"/>
    <w:rsid w:val="003A45FF"/>
    <w:rsid w:val="003B0A7C"/>
    <w:rsid w:val="003B284C"/>
    <w:rsid w:val="003B6C91"/>
    <w:rsid w:val="003C0424"/>
    <w:rsid w:val="003C5263"/>
    <w:rsid w:val="003E47B8"/>
    <w:rsid w:val="003E734C"/>
    <w:rsid w:val="003F01C3"/>
    <w:rsid w:val="003F6219"/>
    <w:rsid w:val="003F7573"/>
    <w:rsid w:val="004025C5"/>
    <w:rsid w:val="004051AF"/>
    <w:rsid w:val="004057FA"/>
    <w:rsid w:val="00415FBE"/>
    <w:rsid w:val="00420E6C"/>
    <w:rsid w:val="004225C2"/>
    <w:rsid w:val="00422F7B"/>
    <w:rsid w:val="00432A7B"/>
    <w:rsid w:val="00435764"/>
    <w:rsid w:val="004413ED"/>
    <w:rsid w:val="004422BF"/>
    <w:rsid w:val="00445533"/>
    <w:rsid w:val="00447C7E"/>
    <w:rsid w:val="004518A6"/>
    <w:rsid w:val="00455A1C"/>
    <w:rsid w:val="00457541"/>
    <w:rsid w:val="00460D9C"/>
    <w:rsid w:val="00466206"/>
    <w:rsid w:val="004679D9"/>
    <w:rsid w:val="004746C0"/>
    <w:rsid w:val="004757EA"/>
    <w:rsid w:val="0048039C"/>
    <w:rsid w:val="00480D53"/>
    <w:rsid w:val="004839AD"/>
    <w:rsid w:val="004847EA"/>
    <w:rsid w:val="004A0474"/>
    <w:rsid w:val="004B0843"/>
    <w:rsid w:val="004B3C9D"/>
    <w:rsid w:val="004B4E5A"/>
    <w:rsid w:val="004C6F79"/>
    <w:rsid w:val="004C7D37"/>
    <w:rsid w:val="004D02DC"/>
    <w:rsid w:val="004D2F68"/>
    <w:rsid w:val="004D3138"/>
    <w:rsid w:val="004D4AB2"/>
    <w:rsid w:val="004D68AC"/>
    <w:rsid w:val="004E22D8"/>
    <w:rsid w:val="004E3D74"/>
    <w:rsid w:val="004E4A1B"/>
    <w:rsid w:val="004E6AE7"/>
    <w:rsid w:val="004E6BBD"/>
    <w:rsid w:val="004F109D"/>
    <w:rsid w:val="00513EBE"/>
    <w:rsid w:val="00514FF5"/>
    <w:rsid w:val="005179C7"/>
    <w:rsid w:val="00524379"/>
    <w:rsid w:val="00524B1B"/>
    <w:rsid w:val="00524EE5"/>
    <w:rsid w:val="00527B33"/>
    <w:rsid w:val="00530465"/>
    <w:rsid w:val="00533171"/>
    <w:rsid w:val="005338A1"/>
    <w:rsid w:val="00535A9D"/>
    <w:rsid w:val="0054035A"/>
    <w:rsid w:val="00540FE1"/>
    <w:rsid w:val="005436A9"/>
    <w:rsid w:val="005459C7"/>
    <w:rsid w:val="00545C40"/>
    <w:rsid w:val="00550311"/>
    <w:rsid w:val="005578BA"/>
    <w:rsid w:val="0056091A"/>
    <w:rsid w:val="00560AC9"/>
    <w:rsid w:val="00562224"/>
    <w:rsid w:val="00562D81"/>
    <w:rsid w:val="00573CEB"/>
    <w:rsid w:val="005760FC"/>
    <w:rsid w:val="00580229"/>
    <w:rsid w:val="00582E3C"/>
    <w:rsid w:val="00592418"/>
    <w:rsid w:val="005A42E7"/>
    <w:rsid w:val="005A7A1A"/>
    <w:rsid w:val="005C1B70"/>
    <w:rsid w:val="005C3023"/>
    <w:rsid w:val="005C4CC1"/>
    <w:rsid w:val="005D4EBA"/>
    <w:rsid w:val="005D6171"/>
    <w:rsid w:val="005D6417"/>
    <w:rsid w:val="005E10A7"/>
    <w:rsid w:val="005E4662"/>
    <w:rsid w:val="005E6ED3"/>
    <w:rsid w:val="005F02CA"/>
    <w:rsid w:val="005F0E4E"/>
    <w:rsid w:val="005F3AEC"/>
    <w:rsid w:val="005F3B5F"/>
    <w:rsid w:val="005F6BC7"/>
    <w:rsid w:val="006004E3"/>
    <w:rsid w:val="00603BBD"/>
    <w:rsid w:val="00605BCE"/>
    <w:rsid w:val="006116C6"/>
    <w:rsid w:val="00612B9A"/>
    <w:rsid w:val="006133FD"/>
    <w:rsid w:val="00616265"/>
    <w:rsid w:val="00616B34"/>
    <w:rsid w:val="00621BBB"/>
    <w:rsid w:val="00625915"/>
    <w:rsid w:val="006279B0"/>
    <w:rsid w:val="00635B85"/>
    <w:rsid w:val="00636B4B"/>
    <w:rsid w:val="00641B6D"/>
    <w:rsid w:val="00650A9B"/>
    <w:rsid w:val="0066538B"/>
    <w:rsid w:val="0066571F"/>
    <w:rsid w:val="0066573B"/>
    <w:rsid w:val="00670123"/>
    <w:rsid w:val="00671A01"/>
    <w:rsid w:val="00673071"/>
    <w:rsid w:val="006832FA"/>
    <w:rsid w:val="006850BA"/>
    <w:rsid w:val="00691A4B"/>
    <w:rsid w:val="00692147"/>
    <w:rsid w:val="006952B3"/>
    <w:rsid w:val="00696BFF"/>
    <w:rsid w:val="006A1797"/>
    <w:rsid w:val="006A3EEA"/>
    <w:rsid w:val="006B3355"/>
    <w:rsid w:val="006B3D25"/>
    <w:rsid w:val="006B3E75"/>
    <w:rsid w:val="006B41F3"/>
    <w:rsid w:val="006B51BD"/>
    <w:rsid w:val="006B7C91"/>
    <w:rsid w:val="006C3AE0"/>
    <w:rsid w:val="006C6492"/>
    <w:rsid w:val="006C6E19"/>
    <w:rsid w:val="006D491B"/>
    <w:rsid w:val="006D5EE5"/>
    <w:rsid w:val="006E0659"/>
    <w:rsid w:val="006E27C7"/>
    <w:rsid w:val="006E6EC9"/>
    <w:rsid w:val="006F2D4D"/>
    <w:rsid w:val="00701A74"/>
    <w:rsid w:val="00705C02"/>
    <w:rsid w:val="007111A3"/>
    <w:rsid w:val="0071514D"/>
    <w:rsid w:val="00720939"/>
    <w:rsid w:val="0072123E"/>
    <w:rsid w:val="00721346"/>
    <w:rsid w:val="00722B9B"/>
    <w:rsid w:val="0072414E"/>
    <w:rsid w:val="007245BA"/>
    <w:rsid w:val="00725B11"/>
    <w:rsid w:val="00727740"/>
    <w:rsid w:val="00727F31"/>
    <w:rsid w:val="00730450"/>
    <w:rsid w:val="007367A2"/>
    <w:rsid w:val="00741F80"/>
    <w:rsid w:val="007426C4"/>
    <w:rsid w:val="0074378B"/>
    <w:rsid w:val="007445F7"/>
    <w:rsid w:val="0074763D"/>
    <w:rsid w:val="007506CA"/>
    <w:rsid w:val="00751C06"/>
    <w:rsid w:val="00752EF8"/>
    <w:rsid w:val="007547AA"/>
    <w:rsid w:val="007650E9"/>
    <w:rsid w:val="00765C47"/>
    <w:rsid w:val="00765FA7"/>
    <w:rsid w:val="00767C9F"/>
    <w:rsid w:val="007702DA"/>
    <w:rsid w:val="00771620"/>
    <w:rsid w:val="00772D13"/>
    <w:rsid w:val="00774A1A"/>
    <w:rsid w:val="0079503C"/>
    <w:rsid w:val="00795ED0"/>
    <w:rsid w:val="007A131C"/>
    <w:rsid w:val="007A1B5C"/>
    <w:rsid w:val="007A3FDD"/>
    <w:rsid w:val="007A74EB"/>
    <w:rsid w:val="007B2245"/>
    <w:rsid w:val="007B5BD0"/>
    <w:rsid w:val="007C113B"/>
    <w:rsid w:val="007C381D"/>
    <w:rsid w:val="007C46EE"/>
    <w:rsid w:val="007C5617"/>
    <w:rsid w:val="007D4005"/>
    <w:rsid w:val="007D405F"/>
    <w:rsid w:val="007D4C0E"/>
    <w:rsid w:val="007D6858"/>
    <w:rsid w:val="007E1E5A"/>
    <w:rsid w:val="007E1F33"/>
    <w:rsid w:val="007E4745"/>
    <w:rsid w:val="007F37F1"/>
    <w:rsid w:val="007F4F58"/>
    <w:rsid w:val="00800E6F"/>
    <w:rsid w:val="00806F9B"/>
    <w:rsid w:val="00816ADD"/>
    <w:rsid w:val="00820482"/>
    <w:rsid w:val="00823997"/>
    <w:rsid w:val="00823FDA"/>
    <w:rsid w:val="00831CEF"/>
    <w:rsid w:val="008375BC"/>
    <w:rsid w:val="00840379"/>
    <w:rsid w:val="00841AA3"/>
    <w:rsid w:val="00864D33"/>
    <w:rsid w:val="008667B9"/>
    <w:rsid w:val="008736E8"/>
    <w:rsid w:val="00875816"/>
    <w:rsid w:val="00883637"/>
    <w:rsid w:val="00884079"/>
    <w:rsid w:val="00884986"/>
    <w:rsid w:val="008B28E2"/>
    <w:rsid w:val="008B2A67"/>
    <w:rsid w:val="008B3935"/>
    <w:rsid w:val="008B7005"/>
    <w:rsid w:val="008B71CF"/>
    <w:rsid w:val="008C2235"/>
    <w:rsid w:val="008C233C"/>
    <w:rsid w:val="008C3538"/>
    <w:rsid w:val="008C502B"/>
    <w:rsid w:val="008C5650"/>
    <w:rsid w:val="008D5059"/>
    <w:rsid w:val="008D58D9"/>
    <w:rsid w:val="008E2D31"/>
    <w:rsid w:val="008E7621"/>
    <w:rsid w:val="008F28BB"/>
    <w:rsid w:val="00902336"/>
    <w:rsid w:val="00902353"/>
    <w:rsid w:val="00910767"/>
    <w:rsid w:val="009119E2"/>
    <w:rsid w:val="009122EF"/>
    <w:rsid w:val="009144B0"/>
    <w:rsid w:val="00915A1C"/>
    <w:rsid w:val="00926A07"/>
    <w:rsid w:val="00927967"/>
    <w:rsid w:val="00930CF4"/>
    <w:rsid w:val="00934DF3"/>
    <w:rsid w:val="00936E26"/>
    <w:rsid w:val="009435BF"/>
    <w:rsid w:val="00943D67"/>
    <w:rsid w:val="00953593"/>
    <w:rsid w:val="009568A5"/>
    <w:rsid w:val="00957700"/>
    <w:rsid w:val="009579C9"/>
    <w:rsid w:val="00961DFC"/>
    <w:rsid w:val="00971C7A"/>
    <w:rsid w:val="00972A4A"/>
    <w:rsid w:val="00973F4D"/>
    <w:rsid w:val="00974B97"/>
    <w:rsid w:val="00976A8D"/>
    <w:rsid w:val="00980091"/>
    <w:rsid w:val="00981248"/>
    <w:rsid w:val="00984AF9"/>
    <w:rsid w:val="009904F0"/>
    <w:rsid w:val="00990E66"/>
    <w:rsid w:val="009927EC"/>
    <w:rsid w:val="00992B9D"/>
    <w:rsid w:val="009A18C6"/>
    <w:rsid w:val="009A42E8"/>
    <w:rsid w:val="009A63BB"/>
    <w:rsid w:val="009A6FF5"/>
    <w:rsid w:val="009B2B86"/>
    <w:rsid w:val="009B6D2D"/>
    <w:rsid w:val="009C0CDE"/>
    <w:rsid w:val="009C160D"/>
    <w:rsid w:val="009C16FA"/>
    <w:rsid w:val="009C4068"/>
    <w:rsid w:val="009C635A"/>
    <w:rsid w:val="009D02DD"/>
    <w:rsid w:val="009D1E2B"/>
    <w:rsid w:val="009D338C"/>
    <w:rsid w:val="009D4231"/>
    <w:rsid w:val="009E094E"/>
    <w:rsid w:val="009E3CF6"/>
    <w:rsid w:val="009F1F20"/>
    <w:rsid w:val="00A12F41"/>
    <w:rsid w:val="00A16D80"/>
    <w:rsid w:val="00A16E46"/>
    <w:rsid w:val="00A17624"/>
    <w:rsid w:val="00A2132B"/>
    <w:rsid w:val="00A22225"/>
    <w:rsid w:val="00A2315B"/>
    <w:rsid w:val="00A33E78"/>
    <w:rsid w:val="00A34E3A"/>
    <w:rsid w:val="00A40280"/>
    <w:rsid w:val="00A424C1"/>
    <w:rsid w:val="00A43B57"/>
    <w:rsid w:val="00A46D9B"/>
    <w:rsid w:val="00A50472"/>
    <w:rsid w:val="00A52930"/>
    <w:rsid w:val="00A53B87"/>
    <w:rsid w:val="00A62FE1"/>
    <w:rsid w:val="00A655E8"/>
    <w:rsid w:val="00A65D8F"/>
    <w:rsid w:val="00A708AF"/>
    <w:rsid w:val="00A70F0E"/>
    <w:rsid w:val="00A712B8"/>
    <w:rsid w:val="00A71FD6"/>
    <w:rsid w:val="00A8581E"/>
    <w:rsid w:val="00A85A5E"/>
    <w:rsid w:val="00A90617"/>
    <w:rsid w:val="00A924BC"/>
    <w:rsid w:val="00A9428C"/>
    <w:rsid w:val="00A972E5"/>
    <w:rsid w:val="00AA4BB9"/>
    <w:rsid w:val="00AA7052"/>
    <w:rsid w:val="00AB4FF4"/>
    <w:rsid w:val="00AC111F"/>
    <w:rsid w:val="00AC5E21"/>
    <w:rsid w:val="00AD30EE"/>
    <w:rsid w:val="00AE1AA5"/>
    <w:rsid w:val="00AE2B96"/>
    <w:rsid w:val="00AE6700"/>
    <w:rsid w:val="00AE6D99"/>
    <w:rsid w:val="00AE71D9"/>
    <w:rsid w:val="00AF1F94"/>
    <w:rsid w:val="00AF3ABF"/>
    <w:rsid w:val="00AF3DC5"/>
    <w:rsid w:val="00B00E98"/>
    <w:rsid w:val="00B01292"/>
    <w:rsid w:val="00B07B16"/>
    <w:rsid w:val="00B10DC7"/>
    <w:rsid w:val="00B11AE2"/>
    <w:rsid w:val="00B26E2C"/>
    <w:rsid w:val="00B36F73"/>
    <w:rsid w:val="00B4672F"/>
    <w:rsid w:val="00B53C1D"/>
    <w:rsid w:val="00B612DB"/>
    <w:rsid w:val="00B6336F"/>
    <w:rsid w:val="00B63D61"/>
    <w:rsid w:val="00B655FF"/>
    <w:rsid w:val="00B6727F"/>
    <w:rsid w:val="00B6740A"/>
    <w:rsid w:val="00B678F5"/>
    <w:rsid w:val="00B70375"/>
    <w:rsid w:val="00B70E52"/>
    <w:rsid w:val="00B7157E"/>
    <w:rsid w:val="00B71638"/>
    <w:rsid w:val="00B724FD"/>
    <w:rsid w:val="00B725C4"/>
    <w:rsid w:val="00B764DE"/>
    <w:rsid w:val="00B82512"/>
    <w:rsid w:val="00B84645"/>
    <w:rsid w:val="00B90238"/>
    <w:rsid w:val="00B90535"/>
    <w:rsid w:val="00B92BC6"/>
    <w:rsid w:val="00B933A1"/>
    <w:rsid w:val="00BA4A32"/>
    <w:rsid w:val="00BB1CE9"/>
    <w:rsid w:val="00BC3DD5"/>
    <w:rsid w:val="00BC6AC4"/>
    <w:rsid w:val="00BC7D3B"/>
    <w:rsid w:val="00BD0F3D"/>
    <w:rsid w:val="00BD323F"/>
    <w:rsid w:val="00BD56AF"/>
    <w:rsid w:val="00BE2FBD"/>
    <w:rsid w:val="00BE4D31"/>
    <w:rsid w:val="00BF0CAB"/>
    <w:rsid w:val="00BF26AF"/>
    <w:rsid w:val="00BF3571"/>
    <w:rsid w:val="00BF4E7C"/>
    <w:rsid w:val="00C010FC"/>
    <w:rsid w:val="00C023E2"/>
    <w:rsid w:val="00C03797"/>
    <w:rsid w:val="00C076CE"/>
    <w:rsid w:val="00C12916"/>
    <w:rsid w:val="00C17632"/>
    <w:rsid w:val="00C2031F"/>
    <w:rsid w:val="00C226C4"/>
    <w:rsid w:val="00C27D61"/>
    <w:rsid w:val="00C339FC"/>
    <w:rsid w:val="00C36C72"/>
    <w:rsid w:val="00C4287B"/>
    <w:rsid w:val="00C5703D"/>
    <w:rsid w:val="00C57BB2"/>
    <w:rsid w:val="00C67CF8"/>
    <w:rsid w:val="00C70A7F"/>
    <w:rsid w:val="00C71462"/>
    <w:rsid w:val="00C72408"/>
    <w:rsid w:val="00C74D51"/>
    <w:rsid w:val="00C7553B"/>
    <w:rsid w:val="00C85E5B"/>
    <w:rsid w:val="00CA2898"/>
    <w:rsid w:val="00CA39D2"/>
    <w:rsid w:val="00CA61CA"/>
    <w:rsid w:val="00CB140E"/>
    <w:rsid w:val="00CB246E"/>
    <w:rsid w:val="00CC179D"/>
    <w:rsid w:val="00CC76DC"/>
    <w:rsid w:val="00CD029A"/>
    <w:rsid w:val="00CD691F"/>
    <w:rsid w:val="00CE0D26"/>
    <w:rsid w:val="00CE1A38"/>
    <w:rsid w:val="00CF0249"/>
    <w:rsid w:val="00CF4AD9"/>
    <w:rsid w:val="00D03E55"/>
    <w:rsid w:val="00D05528"/>
    <w:rsid w:val="00D0587C"/>
    <w:rsid w:val="00D149FA"/>
    <w:rsid w:val="00D1559F"/>
    <w:rsid w:val="00D164AD"/>
    <w:rsid w:val="00D174BC"/>
    <w:rsid w:val="00D20FE0"/>
    <w:rsid w:val="00D26042"/>
    <w:rsid w:val="00D26A19"/>
    <w:rsid w:val="00D26A4E"/>
    <w:rsid w:val="00D26A6F"/>
    <w:rsid w:val="00D27799"/>
    <w:rsid w:val="00D3086E"/>
    <w:rsid w:val="00D34414"/>
    <w:rsid w:val="00D34A18"/>
    <w:rsid w:val="00D35F78"/>
    <w:rsid w:val="00D457B9"/>
    <w:rsid w:val="00D46E74"/>
    <w:rsid w:val="00D47904"/>
    <w:rsid w:val="00D513B5"/>
    <w:rsid w:val="00D53701"/>
    <w:rsid w:val="00D54172"/>
    <w:rsid w:val="00D543D8"/>
    <w:rsid w:val="00D56EA3"/>
    <w:rsid w:val="00D60062"/>
    <w:rsid w:val="00D61A94"/>
    <w:rsid w:val="00D6418F"/>
    <w:rsid w:val="00D74C68"/>
    <w:rsid w:val="00D77B7E"/>
    <w:rsid w:val="00D81FAF"/>
    <w:rsid w:val="00D84FF2"/>
    <w:rsid w:val="00D8798D"/>
    <w:rsid w:val="00D967DC"/>
    <w:rsid w:val="00DA6509"/>
    <w:rsid w:val="00DB15FB"/>
    <w:rsid w:val="00DB1C47"/>
    <w:rsid w:val="00DB40AC"/>
    <w:rsid w:val="00DB4371"/>
    <w:rsid w:val="00DB6818"/>
    <w:rsid w:val="00DB6FDA"/>
    <w:rsid w:val="00DC6DB0"/>
    <w:rsid w:val="00DC6E19"/>
    <w:rsid w:val="00DC6E98"/>
    <w:rsid w:val="00DC703A"/>
    <w:rsid w:val="00DD2B4E"/>
    <w:rsid w:val="00DD3A73"/>
    <w:rsid w:val="00DD567E"/>
    <w:rsid w:val="00DD73F2"/>
    <w:rsid w:val="00DE06D0"/>
    <w:rsid w:val="00DE2326"/>
    <w:rsid w:val="00DF52F0"/>
    <w:rsid w:val="00DF628D"/>
    <w:rsid w:val="00DF6386"/>
    <w:rsid w:val="00DF7128"/>
    <w:rsid w:val="00DF7E2E"/>
    <w:rsid w:val="00E0238A"/>
    <w:rsid w:val="00E06BA2"/>
    <w:rsid w:val="00E1725B"/>
    <w:rsid w:val="00E27376"/>
    <w:rsid w:val="00E27C68"/>
    <w:rsid w:val="00E31640"/>
    <w:rsid w:val="00E33E1A"/>
    <w:rsid w:val="00E37F05"/>
    <w:rsid w:val="00E45A01"/>
    <w:rsid w:val="00E476B5"/>
    <w:rsid w:val="00E47EAE"/>
    <w:rsid w:val="00E53688"/>
    <w:rsid w:val="00E53982"/>
    <w:rsid w:val="00E57112"/>
    <w:rsid w:val="00E579C1"/>
    <w:rsid w:val="00E60F4F"/>
    <w:rsid w:val="00E62BE7"/>
    <w:rsid w:val="00E652CA"/>
    <w:rsid w:val="00E74057"/>
    <w:rsid w:val="00E757C3"/>
    <w:rsid w:val="00E82EE5"/>
    <w:rsid w:val="00E860A5"/>
    <w:rsid w:val="00E90EE7"/>
    <w:rsid w:val="00E931AF"/>
    <w:rsid w:val="00E93345"/>
    <w:rsid w:val="00E93A25"/>
    <w:rsid w:val="00E94539"/>
    <w:rsid w:val="00EA2281"/>
    <w:rsid w:val="00EA5D89"/>
    <w:rsid w:val="00EA7822"/>
    <w:rsid w:val="00EB0C38"/>
    <w:rsid w:val="00EB67FE"/>
    <w:rsid w:val="00EC4B61"/>
    <w:rsid w:val="00EC561B"/>
    <w:rsid w:val="00ED3289"/>
    <w:rsid w:val="00ED6C5E"/>
    <w:rsid w:val="00ED7158"/>
    <w:rsid w:val="00EE0082"/>
    <w:rsid w:val="00EE13D6"/>
    <w:rsid w:val="00EE556E"/>
    <w:rsid w:val="00EF0A51"/>
    <w:rsid w:val="00EF13CE"/>
    <w:rsid w:val="00EF3EF4"/>
    <w:rsid w:val="00F03203"/>
    <w:rsid w:val="00F06780"/>
    <w:rsid w:val="00F07B31"/>
    <w:rsid w:val="00F14938"/>
    <w:rsid w:val="00F17AF3"/>
    <w:rsid w:val="00F21D8B"/>
    <w:rsid w:val="00F35CA5"/>
    <w:rsid w:val="00F36104"/>
    <w:rsid w:val="00F43BE7"/>
    <w:rsid w:val="00F50B1F"/>
    <w:rsid w:val="00F50CE4"/>
    <w:rsid w:val="00F524D4"/>
    <w:rsid w:val="00F5436C"/>
    <w:rsid w:val="00F5664C"/>
    <w:rsid w:val="00F608FF"/>
    <w:rsid w:val="00F66090"/>
    <w:rsid w:val="00F66EDE"/>
    <w:rsid w:val="00F67360"/>
    <w:rsid w:val="00F747CC"/>
    <w:rsid w:val="00F7508C"/>
    <w:rsid w:val="00F77638"/>
    <w:rsid w:val="00F85727"/>
    <w:rsid w:val="00F86A42"/>
    <w:rsid w:val="00F87113"/>
    <w:rsid w:val="00F878C7"/>
    <w:rsid w:val="00F87B85"/>
    <w:rsid w:val="00F92728"/>
    <w:rsid w:val="00F939E2"/>
    <w:rsid w:val="00FA0210"/>
    <w:rsid w:val="00FA72AF"/>
    <w:rsid w:val="00FB2A2A"/>
    <w:rsid w:val="00FB3215"/>
    <w:rsid w:val="00FB797F"/>
    <w:rsid w:val="00FC2BBA"/>
    <w:rsid w:val="00FC4004"/>
    <w:rsid w:val="00FC7DF9"/>
    <w:rsid w:val="00FD3E47"/>
    <w:rsid w:val="00FE5C5F"/>
    <w:rsid w:val="00FE601A"/>
    <w:rsid w:val="00FF1312"/>
    <w:rsid w:val="00FF1754"/>
    <w:rsid w:val="00FF1DAD"/>
    <w:rsid w:val="00FF3365"/>
    <w:rsid w:val="00FF606C"/>
    <w:rsid w:val="00FF6ED5"/>
  </w:rsids>
  <m:mathPr>
    <m:mathFont m:val="Cambria Math"/>
    <m:brkBin m:val="before"/>
    <m:brkBinSub m:val="--"/>
    <m:smallFrac m:val="0"/>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4BAB"/>
  </w:style>
  <w:style w:type="paragraph" w:styleId="Heading1">
    <w:name w:val="heading 1"/>
    <w:basedOn w:val="Normal"/>
    <w:next w:val="Normal"/>
    <w:link w:val="Heading1Char"/>
    <w:uiPriority w:val="9"/>
    <w:qFormat/>
    <w:rsid w:val="00F5664C"/>
    <w:pPr>
      <w:keepNext/>
      <w:keepLines/>
      <w:numPr>
        <w:numId w:val="1"/>
      </w:numPr>
      <w:spacing w:before="480" w:after="0"/>
      <w:ind w:left="432"/>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5664C"/>
    <w:pPr>
      <w:keepNext/>
      <w:keepLines/>
      <w:numPr>
        <w:ilvl w:val="1"/>
        <w:numId w:val="1"/>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5664C"/>
    <w:pPr>
      <w:keepNext/>
      <w:keepLines/>
      <w:numPr>
        <w:ilvl w:val="2"/>
        <w:numId w:val="1"/>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F5664C"/>
    <w:pPr>
      <w:keepNext/>
      <w:keepLines/>
      <w:numPr>
        <w:ilvl w:val="3"/>
        <w:numId w:val="1"/>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F5664C"/>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F5664C"/>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5664C"/>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5664C"/>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F5664C"/>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5664C"/>
    <w:pPr>
      <w:ind w:left="720"/>
      <w:contextualSpacing/>
    </w:pPr>
  </w:style>
  <w:style w:type="character" w:customStyle="1" w:styleId="Heading1Char">
    <w:name w:val="Heading 1 Char"/>
    <w:basedOn w:val="DefaultParagraphFont"/>
    <w:link w:val="Heading1"/>
    <w:uiPriority w:val="9"/>
    <w:rsid w:val="00F5664C"/>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5664C"/>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5664C"/>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F5664C"/>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F5664C"/>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F5664C"/>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F5664C"/>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5664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F5664C"/>
    <w:rPr>
      <w:rFonts w:asciiTheme="majorHAnsi" w:eastAsiaTheme="majorEastAsia" w:hAnsiTheme="majorHAnsi" w:cstheme="majorBidi"/>
      <w:i/>
      <w:iCs/>
      <w:color w:val="404040" w:themeColor="text1" w:themeTint="BF"/>
      <w:sz w:val="20"/>
      <w:szCs w:val="20"/>
    </w:rPr>
  </w:style>
  <w:style w:type="paragraph" w:styleId="BalloonText">
    <w:name w:val="Balloon Text"/>
    <w:basedOn w:val="Normal"/>
    <w:link w:val="BalloonTextChar"/>
    <w:uiPriority w:val="99"/>
    <w:semiHidden/>
    <w:unhideWhenUsed/>
    <w:rsid w:val="00F5664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5664C"/>
    <w:rPr>
      <w:rFonts w:ascii="Tahoma" w:hAnsi="Tahoma" w:cs="Tahoma"/>
      <w:sz w:val="16"/>
      <w:szCs w:val="16"/>
    </w:rPr>
  </w:style>
  <w:style w:type="character" w:styleId="PlaceholderText">
    <w:name w:val="Placeholder Text"/>
    <w:basedOn w:val="DefaultParagraphFont"/>
    <w:uiPriority w:val="99"/>
    <w:semiHidden/>
    <w:rsid w:val="0009294C"/>
    <w:rPr>
      <w:color w:val="808080"/>
    </w:rPr>
  </w:style>
  <w:style w:type="character" w:styleId="Hyperlink">
    <w:name w:val="Hyperlink"/>
    <w:basedOn w:val="DefaultParagraphFont"/>
    <w:uiPriority w:val="99"/>
    <w:unhideWhenUsed/>
    <w:rsid w:val="007367A2"/>
    <w:rPr>
      <w:color w:val="0000FF"/>
      <w:u w:val="single"/>
    </w:rPr>
  </w:style>
  <w:style w:type="character" w:customStyle="1" w:styleId="apple-converted-space">
    <w:name w:val="apple-converted-space"/>
    <w:basedOn w:val="DefaultParagraphFont"/>
    <w:rsid w:val="007367A2"/>
  </w:style>
  <w:style w:type="character" w:styleId="Emphasis">
    <w:name w:val="Emphasis"/>
    <w:basedOn w:val="DefaultParagraphFont"/>
    <w:uiPriority w:val="20"/>
    <w:qFormat/>
    <w:rsid w:val="00FD3E47"/>
    <w:rPr>
      <w:i/>
      <w:iCs/>
    </w:rPr>
  </w:style>
  <w:style w:type="paragraph" w:styleId="NormalWeb">
    <w:name w:val="Normal (Web)"/>
    <w:basedOn w:val="Normal"/>
    <w:uiPriority w:val="99"/>
    <w:semiHidden/>
    <w:unhideWhenUsed/>
    <w:rsid w:val="00107295"/>
    <w:pPr>
      <w:spacing w:before="100" w:beforeAutospacing="1" w:after="100" w:afterAutospacing="1" w:line="240" w:lineRule="auto"/>
    </w:pPr>
    <w:rPr>
      <w:rFonts w:ascii="Times New Roman" w:eastAsia="Times New Roman" w:hAnsi="Times New Roman" w:cs="Times New Roman"/>
      <w:sz w:val="24"/>
      <w:szCs w:val="24"/>
    </w:rPr>
  </w:style>
  <w:style w:type="paragraph" w:styleId="NoSpacing">
    <w:name w:val="No Spacing"/>
    <w:uiPriority w:val="1"/>
    <w:qFormat/>
    <w:rsid w:val="009579C9"/>
    <w:pPr>
      <w:spacing w:after="0" w:line="240" w:lineRule="auto"/>
    </w:pPr>
  </w:style>
  <w:style w:type="character" w:customStyle="1" w:styleId="reference-text">
    <w:name w:val="reference-text"/>
    <w:basedOn w:val="DefaultParagraphFont"/>
    <w:rsid w:val="00B36F73"/>
  </w:style>
  <w:style w:type="character" w:customStyle="1" w:styleId="citation">
    <w:name w:val="citation"/>
    <w:basedOn w:val="DefaultParagraphFont"/>
    <w:rsid w:val="009F1F20"/>
  </w:style>
  <w:style w:type="paragraph" w:styleId="Header">
    <w:name w:val="header"/>
    <w:basedOn w:val="Normal"/>
    <w:link w:val="HeaderChar"/>
    <w:uiPriority w:val="99"/>
    <w:unhideWhenUsed/>
    <w:rsid w:val="002F2962"/>
    <w:pPr>
      <w:tabs>
        <w:tab w:val="center" w:pos="4680"/>
        <w:tab w:val="right" w:pos="9360"/>
      </w:tabs>
      <w:spacing w:after="0" w:line="240" w:lineRule="auto"/>
    </w:pPr>
  </w:style>
  <w:style w:type="character" w:customStyle="1" w:styleId="HeaderChar">
    <w:name w:val="Header Char"/>
    <w:basedOn w:val="DefaultParagraphFont"/>
    <w:link w:val="Header"/>
    <w:uiPriority w:val="99"/>
    <w:rsid w:val="002F2962"/>
  </w:style>
  <w:style w:type="paragraph" w:styleId="Footer">
    <w:name w:val="footer"/>
    <w:basedOn w:val="Normal"/>
    <w:link w:val="FooterChar"/>
    <w:uiPriority w:val="99"/>
    <w:unhideWhenUsed/>
    <w:rsid w:val="002F2962"/>
    <w:pPr>
      <w:tabs>
        <w:tab w:val="center" w:pos="4680"/>
        <w:tab w:val="right" w:pos="9360"/>
      </w:tabs>
      <w:spacing w:after="0" w:line="240" w:lineRule="auto"/>
    </w:pPr>
  </w:style>
  <w:style w:type="character" w:customStyle="1" w:styleId="FooterChar">
    <w:name w:val="Footer Char"/>
    <w:basedOn w:val="DefaultParagraphFont"/>
    <w:link w:val="Footer"/>
    <w:uiPriority w:val="99"/>
    <w:rsid w:val="002F2962"/>
  </w:style>
  <w:style w:type="character" w:styleId="Strong">
    <w:name w:val="Strong"/>
    <w:basedOn w:val="DefaultParagraphFont"/>
    <w:uiPriority w:val="22"/>
    <w:qFormat/>
    <w:rsid w:val="00D174BC"/>
    <w:rPr>
      <w:b/>
      <w:bCs/>
    </w:rPr>
  </w:style>
  <w:style w:type="paragraph" w:customStyle="1" w:styleId="authors">
    <w:name w:val="authors"/>
    <w:basedOn w:val="Normal"/>
    <w:rsid w:val="00673071"/>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9435BF"/>
    <w:rPr>
      <w:sz w:val="16"/>
      <w:szCs w:val="16"/>
    </w:rPr>
  </w:style>
  <w:style w:type="paragraph" w:styleId="CommentText">
    <w:name w:val="annotation text"/>
    <w:basedOn w:val="Normal"/>
    <w:link w:val="CommentTextChar"/>
    <w:uiPriority w:val="99"/>
    <w:semiHidden/>
    <w:unhideWhenUsed/>
    <w:rsid w:val="009435BF"/>
    <w:pPr>
      <w:spacing w:line="240" w:lineRule="auto"/>
    </w:pPr>
    <w:rPr>
      <w:sz w:val="20"/>
      <w:szCs w:val="20"/>
    </w:rPr>
  </w:style>
  <w:style w:type="character" w:customStyle="1" w:styleId="CommentTextChar">
    <w:name w:val="Comment Text Char"/>
    <w:basedOn w:val="DefaultParagraphFont"/>
    <w:link w:val="CommentText"/>
    <w:uiPriority w:val="99"/>
    <w:semiHidden/>
    <w:rsid w:val="009435BF"/>
    <w:rPr>
      <w:sz w:val="20"/>
      <w:szCs w:val="20"/>
    </w:rPr>
  </w:style>
  <w:style w:type="paragraph" w:styleId="CommentSubject">
    <w:name w:val="annotation subject"/>
    <w:basedOn w:val="CommentText"/>
    <w:next w:val="CommentText"/>
    <w:link w:val="CommentSubjectChar"/>
    <w:uiPriority w:val="99"/>
    <w:semiHidden/>
    <w:unhideWhenUsed/>
    <w:rsid w:val="009435BF"/>
    <w:rPr>
      <w:b/>
      <w:bCs/>
    </w:rPr>
  </w:style>
  <w:style w:type="character" w:customStyle="1" w:styleId="CommentSubjectChar">
    <w:name w:val="Comment Subject Char"/>
    <w:basedOn w:val="CommentTextChar"/>
    <w:link w:val="CommentSubject"/>
    <w:uiPriority w:val="99"/>
    <w:semiHidden/>
    <w:rsid w:val="009435BF"/>
    <w:rPr>
      <w:b/>
      <w:bCs/>
      <w:sz w:val="20"/>
      <w:szCs w:val="20"/>
    </w:rPr>
  </w:style>
  <w:style w:type="paragraph" w:styleId="Revision">
    <w:name w:val="Revision"/>
    <w:hidden/>
    <w:uiPriority w:val="99"/>
    <w:semiHidden/>
    <w:rsid w:val="00524EE5"/>
    <w:pPr>
      <w:spacing w:after="0" w:line="240" w:lineRule="auto"/>
    </w:pPr>
  </w:style>
  <w:style w:type="paragraph" w:styleId="HTMLPreformatted">
    <w:name w:val="HTML Preformatted"/>
    <w:basedOn w:val="Normal"/>
    <w:link w:val="HTMLPreformattedChar"/>
    <w:uiPriority w:val="99"/>
    <w:unhideWhenUsed/>
    <w:rsid w:val="00524EE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nl-NL" w:eastAsia="nl-NL"/>
    </w:rPr>
  </w:style>
  <w:style w:type="character" w:customStyle="1" w:styleId="HTMLPreformattedChar">
    <w:name w:val="HTML Preformatted Char"/>
    <w:basedOn w:val="DefaultParagraphFont"/>
    <w:link w:val="HTMLPreformatted"/>
    <w:uiPriority w:val="99"/>
    <w:rsid w:val="00524EE5"/>
    <w:rPr>
      <w:rFonts w:ascii="Courier New" w:eastAsia="Times New Roman" w:hAnsi="Courier New" w:cs="Courier New"/>
      <w:sz w:val="20"/>
      <w:szCs w:val="20"/>
      <w:lang w:val="nl-NL" w:eastAsia="nl-NL"/>
    </w:rPr>
  </w:style>
  <w:style w:type="paragraph" w:customStyle="1" w:styleId="EndNoteBibliographyTitle">
    <w:name w:val="EndNote Bibliography Title"/>
    <w:basedOn w:val="Normal"/>
    <w:link w:val="EndNoteBibliographyTitleChar"/>
    <w:rsid w:val="00612B9A"/>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612B9A"/>
    <w:rPr>
      <w:rFonts w:ascii="Calibri" w:hAnsi="Calibri"/>
      <w:noProof/>
    </w:rPr>
  </w:style>
  <w:style w:type="paragraph" w:customStyle="1" w:styleId="EndNoteBibliography">
    <w:name w:val="EndNote Bibliography"/>
    <w:basedOn w:val="Normal"/>
    <w:link w:val="EndNoteBibliographyChar"/>
    <w:rsid w:val="00612B9A"/>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612B9A"/>
    <w:rPr>
      <w:rFonts w:ascii="Calibri" w:hAnsi="Calibri"/>
      <w:noProof/>
    </w:rPr>
  </w:style>
  <w:style w:type="paragraph" w:customStyle="1" w:styleId="EndNoteCategoryHeading">
    <w:name w:val="EndNote Category Heading"/>
    <w:basedOn w:val="Normal"/>
    <w:link w:val="EndNoteCategoryHeadingChar"/>
    <w:rsid w:val="009C0CDE"/>
    <w:pPr>
      <w:spacing w:before="120" w:after="120"/>
    </w:pPr>
  </w:style>
  <w:style w:type="character" w:customStyle="1" w:styleId="EndNoteCategoryHeadingChar">
    <w:name w:val="EndNote Category Heading Char"/>
    <w:basedOn w:val="DefaultParagraphFont"/>
    <w:link w:val="EndNoteCategoryHeading"/>
    <w:rsid w:val="009C0CDE"/>
  </w:style>
  <w:style w:type="paragraph" w:customStyle="1" w:styleId="EndNoteCategoryTitle">
    <w:name w:val="EndNote Category Title"/>
    <w:basedOn w:val="Normal"/>
    <w:link w:val="EndNoteCategoryTitleChar"/>
    <w:rsid w:val="009C0CDE"/>
    <w:pPr>
      <w:spacing w:before="120" w:after="120"/>
      <w:jc w:val="center"/>
    </w:pPr>
  </w:style>
  <w:style w:type="character" w:customStyle="1" w:styleId="EndNoteCategoryTitleChar">
    <w:name w:val="EndNote Category Title Char"/>
    <w:basedOn w:val="DefaultParagraphFont"/>
    <w:link w:val="EndNoteCategoryTitle"/>
    <w:rsid w:val="009C0CDE"/>
  </w:style>
  <w:style w:type="table" w:styleId="TableGrid">
    <w:name w:val="Table Grid"/>
    <w:basedOn w:val="TableNormal"/>
    <w:uiPriority w:val="59"/>
    <w:rsid w:val="008667B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4BAB"/>
  </w:style>
  <w:style w:type="paragraph" w:styleId="Heading1">
    <w:name w:val="heading 1"/>
    <w:basedOn w:val="Normal"/>
    <w:next w:val="Normal"/>
    <w:link w:val="Heading1Char"/>
    <w:uiPriority w:val="9"/>
    <w:qFormat/>
    <w:rsid w:val="00F5664C"/>
    <w:pPr>
      <w:keepNext/>
      <w:keepLines/>
      <w:numPr>
        <w:numId w:val="1"/>
      </w:numPr>
      <w:spacing w:before="480" w:after="0"/>
      <w:ind w:left="432"/>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5664C"/>
    <w:pPr>
      <w:keepNext/>
      <w:keepLines/>
      <w:numPr>
        <w:ilvl w:val="1"/>
        <w:numId w:val="1"/>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5664C"/>
    <w:pPr>
      <w:keepNext/>
      <w:keepLines/>
      <w:numPr>
        <w:ilvl w:val="2"/>
        <w:numId w:val="1"/>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F5664C"/>
    <w:pPr>
      <w:keepNext/>
      <w:keepLines/>
      <w:numPr>
        <w:ilvl w:val="3"/>
        <w:numId w:val="1"/>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F5664C"/>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F5664C"/>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5664C"/>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5664C"/>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F5664C"/>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5664C"/>
    <w:pPr>
      <w:ind w:left="720"/>
      <w:contextualSpacing/>
    </w:pPr>
  </w:style>
  <w:style w:type="character" w:customStyle="1" w:styleId="Heading1Char">
    <w:name w:val="Heading 1 Char"/>
    <w:basedOn w:val="DefaultParagraphFont"/>
    <w:link w:val="Heading1"/>
    <w:uiPriority w:val="9"/>
    <w:rsid w:val="00F5664C"/>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5664C"/>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5664C"/>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F5664C"/>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F5664C"/>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F5664C"/>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F5664C"/>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5664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F5664C"/>
    <w:rPr>
      <w:rFonts w:asciiTheme="majorHAnsi" w:eastAsiaTheme="majorEastAsia" w:hAnsiTheme="majorHAnsi" w:cstheme="majorBidi"/>
      <w:i/>
      <w:iCs/>
      <w:color w:val="404040" w:themeColor="text1" w:themeTint="BF"/>
      <w:sz w:val="20"/>
      <w:szCs w:val="20"/>
    </w:rPr>
  </w:style>
  <w:style w:type="paragraph" w:styleId="BalloonText">
    <w:name w:val="Balloon Text"/>
    <w:basedOn w:val="Normal"/>
    <w:link w:val="BalloonTextChar"/>
    <w:uiPriority w:val="99"/>
    <w:semiHidden/>
    <w:unhideWhenUsed/>
    <w:rsid w:val="00F5664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5664C"/>
    <w:rPr>
      <w:rFonts w:ascii="Tahoma" w:hAnsi="Tahoma" w:cs="Tahoma"/>
      <w:sz w:val="16"/>
      <w:szCs w:val="16"/>
    </w:rPr>
  </w:style>
  <w:style w:type="character" w:styleId="PlaceholderText">
    <w:name w:val="Placeholder Text"/>
    <w:basedOn w:val="DefaultParagraphFont"/>
    <w:uiPriority w:val="99"/>
    <w:semiHidden/>
    <w:rsid w:val="0009294C"/>
    <w:rPr>
      <w:color w:val="808080"/>
    </w:rPr>
  </w:style>
  <w:style w:type="character" w:styleId="Hyperlink">
    <w:name w:val="Hyperlink"/>
    <w:basedOn w:val="DefaultParagraphFont"/>
    <w:uiPriority w:val="99"/>
    <w:unhideWhenUsed/>
    <w:rsid w:val="007367A2"/>
    <w:rPr>
      <w:color w:val="0000FF"/>
      <w:u w:val="single"/>
    </w:rPr>
  </w:style>
  <w:style w:type="character" w:customStyle="1" w:styleId="apple-converted-space">
    <w:name w:val="apple-converted-space"/>
    <w:basedOn w:val="DefaultParagraphFont"/>
    <w:rsid w:val="007367A2"/>
  </w:style>
  <w:style w:type="character" w:styleId="Emphasis">
    <w:name w:val="Emphasis"/>
    <w:basedOn w:val="DefaultParagraphFont"/>
    <w:uiPriority w:val="20"/>
    <w:qFormat/>
    <w:rsid w:val="00FD3E47"/>
    <w:rPr>
      <w:i/>
      <w:iCs/>
    </w:rPr>
  </w:style>
  <w:style w:type="paragraph" w:styleId="NormalWeb">
    <w:name w:val="Normal (Web)"/>
    <w:basedOn w:val="Normal"/>
    <w:uiPriority w:val="99"/>
    <w:semiHidden/>
    <w:unhideWhenUsed/>
    <w:rsid w:val="00107295"/>
    <w:pPr>
      <w:spacing w:before="100" w:beforeAutospacing="1" w:after="100" w:afterAutospacing="1" w:line="240" w:lineRule="auto"/>
    </w:pPr>
    <w:rPr>
      <w:rFonts w:ascii="Times New Roman" w:eastAsia="Times New Roman" w:hAnsi="Times New Roman" w:cs="Times New Roman"/>
      <w:sz w:val="24"/>
      <w:szCs w:val="24"/>
    </w:rPr>
  </w:style>
  <w:style w:type="paragraph" w:styleId="NoSpacing">
    <w:name w:val="No Spacing"/>
    <w:uiPriority w:val="1"/>
    <w:qFormat/>
    <w:rsid w:val="009579C9"/>
    <w:pPr>
      <w:spacing w:after="0" w:line="240" w:lineRule="auto"/>
    </w:pPr>
  </w:style>
  <w:style w:type="character" w:customStyle="1" w:styleId="reference-text">
    <w:name w:val="reference-text"/>
    <w:basedOn w:val="DefaultParagraphFont"/>
    <w:rsid w:val="00B36F73"/>
  </w:style>
  <w:style w:type="character" w:customStyle="1" w:styleId="citation">
    <w:name w:val="citation"/>
    <w:basedOn w:val="DefaultParagraphFont"/>
    <w:rsid w:val="009F1F20"/>
  </w:style>
  <w:style w:type="paragraph" w:styleId="Header">
    <w:name w:val="header"/>
    <w:basedOn w:val="Normal"/>
    <w:link w:val="HeaderChar"/>
    <w:uiPriority w:val="99"/>
    <w:unhideWhenUsed/>
    <w:rsid w:val="002F2962"/>
    <w:pPr>
      <w:tabs>
        <w:tab w:val="center" w:pos="4680"/>
        <w:tab w:val="right" w:pos="9360"/>
      </w:tabs>
      <w:spacing w:after="0" w:line="240" w:lineRule="auto"/>
    </w:pPr>
  </w:style>
  <w:style w:type="character" w:customStyle="1" w:styleId="HeaderChar">
    <w:name w:val="Header Char"/>
    <w:basedOn w:val="DefaultParagraphFont"/>
    <w:link w:val="Header"/>
    <w:uiPriority w:val="99"/>
    <w:rsid w:val="002F2962"/>
  </w:style>
  <w:style w:type="paragraph" w:styleId="Footer">
    <w:name w:val="footer"/>
    <w:basedOn w:val="Normal"/>
    <w:link w:val="FooterChar"/>
    <w:uiPriority w:val="99"/>
    <w:unhideWhenUsed/>
    <w:rsid w:val="002F2962"/>
    <w:pPr>
      <w:tabs>
        <w:tab w:val="center" w:pos="4680"/>
        <w:tab w:val="right" w:pos="9360"/>
      </w:tabs>
      <w:spacing w:after="0" w:line="240" w:lineRule="auto"/>
    </w:pPr>
  </w:style>
  <w:style w:type="character" w:customStyle="1" w:styleId="FooterChar">
    <w:name w:val="Footer Char"/>
    <w:basedOn w:val="DefaultParagraphFont"/>
    <w:link w:val="Footer"/>
    <w:uiPriority w:val="99"/>
    <w:rsid w:val="002F2962"/>
  </w:style>
  <w:style w:type="character" w:styleId="Strong">
    <w:name w:val="Strong"/>
    <w:basedOn w:val="DefaultParagraphFont"/>
    <w:uiPriority w:val="22"/>
    <w:qFormat/>
    <w:rsid w:val="00D174BC"/>
    <w:rPr>
      <w:b/>
      <w:bCs/>
    </w:rPr>
  </w:style>
  <w:style w:type="paragraph" w:customStyle="1" w:styleId="authors">
    <w:name w:val="authors"/>
    <w:basedOn w:val="Normal"/>
    <w:rsid w:val="00673071"/>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9435BF"/>
    <w:rPr>
      <w:sz w:val="16"/>
      <w:szCs w:val="16"/>
    </w:rPr>
  </w:style>
  <w:style w:type="paragraph" w:styleId="CommentText">
    <w:name w:val="annotation text"/>
    <w:basedOn w:val="Normal"/>
    <w:link w:val="CommentTextChar"/>
    <w:uiPriority w:val="99"/>
    <w:semiHidden/>
    <w:unhideWhenUsed/>
    <w:rsid w:val="009435BF"/>
    <w:pPr>
      <w:spacing w:line="240" w:lineRule="auto"/>
    </w:pPr>
    <w:rPr>
      <w:sz w:val="20"/>
      <w:szCs w:val="20"/>
    </w:rPr>
  </w:style>
  <w:style w:type="character" w:customStyle="1" w:styleId="CommentTextChar">
    <w:name w:val="Comment Text Char"/>
    <w:basedOn w:val="DefaultParagraphFont"/>
    <w:link w:val="CommentText"/>
    <w:uiPriority w:val="99"/>
    <w:semiHidden/>
    <w:rsid w:val="009435BF"/>
    <w:rPr>
      <w:sz w:val="20"/>
      <w:szCs w:val="20"/>
    </w:rPr>
  </w:style>
  <w:style w:type="paragraph" w:styleId="CommentSubject">
    <w:name w:val="annotation subject"/>
    <w:basedOn w:val="CommentText"/>
    <w:next w:val="CommentText"/>
    <w:link w:val="CommentSubjectChar"/>
    <w:uiPriority w:val="99"/>
    <w:semiHidden/>
    <w:unhideWhenUsed/>
    <w:rsid w:val="009435BF"/>
    <w:rPr>
      <w:b/>
      <w:bCs/>
    </w:rPr>
  </w:style>
  <w:style w:type="character" w:customStyle="1" w:styleId="CommentSubjectChar">
    <w:name w:val="Comment Subject Char"/>
    <w:basedOn w:val="CommentTextChar"/>
    <w:link w:val="CommentSubject"/>
    <w:uiPriority w:val="99"/>
    <w:semiHidden/>
    <w:rsid w:val="009435BF"/>
    <w:rPr>
      <w:b/>
      <w:bCs/>
      <w:sz w:val="20"/>
      <w:szCs w:val="20"/>
    </w:rPr>
  </w:style>
  <w:style w:type="paragraph" w:styleId="Revision">
    <w:name w:val="Revision"/>
    <w:hidden/>
    <w:uiPriority w:val="99"/>
    <w:semiHidden/>
    <w:rsid w:val="00524EE5"/>
    <w:pPr>
      <w:spacing w:after="0" w:line="240" w:lineRule="auto"/>
    </w:pPr>
  </w:style>
  <w:style w:type="paragraph" w:styleId="HTMLPreformatted">
    <w:name w:val="HTML Preformatted"/>
    <w:basedOn w:val="Normal"/>
    <w:link w:val="HTMLPreformattedChar"/>
    <w:uiPriority w:val="99"/>
    <w:unhideWhenUsed/>
    <w:rsid w:val="00524EE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nl-NL" w:eastAsia="nl-NL"/>
    </w:rPr>
  </w:style>
  <w:style w:type="character" w:customStyle="1" w:styleId="HTMLPreformattedChar">
    <w:name w:val="HTML Preformatted Char"/>
    <w:basedOn w:val="DefaultParagraphFont"/>
    <w:link w:val="HTMLPreformatted"/>
    <w:uiPriority w:val="99"/>
    <w:rsid w:val="00524EE5"/>
    <w:rPr>
      <w:rFonts w:ascii="Courier New" w:eastAsia="Times New Roman" w:hAnsi="Courier New" w:cs="Courier New"/>
      <w:sz w:val="20"/>
      <w:szCs w:val="20"/>
      <w:lang w:val="nl-NL" w:eastAsia="nl-NL"/>
    </w:rPr>
  </w:style>
  <w:style w:type="paragraph" w:customStyle="1" w:styleId="EndNoteBibliographyTitle">
    <w:name w:val="EndNote Bibliography Title"/>
    <w:basedOn w:val="Normal"/>
    <w:link w:val="EndNoteBibliographyTitleChar"/>
    <w:rsid w:val="00612B9A"/>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612B9A"/>
    <w:rPr>
      <w:rFonts w:ascii="Calibri" w:hAnsi="Calibri"/>
      <w:noProof/>
    </w:rPr>
  </w:style>
  <w:style w:type="paragraph" w:customStyle="1" w:styleId="EndNoteBibliography">
    <w:name w:val="EndNote Bibliography"/>
    <w:basedOn w:val="Normal"/>
    <w:link w:val="EndNoteBibliographyChar"/>
    <w:rsid w:val="00612B9A"/>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612B9A"/>
    <w:rPr>
      <w:rFonts w:ascii="Calibri" w:hAnsi="Calibri"/>
      <w:noProof/>
    </w:rPr>
  </w:style>
  <w:style w:type="paragraph" w:customStyle="1" w:styleId="EndNoteCategoryHeading">
    <w:name w:val="EndNote Category Heading"/>
    <w:basedOn w:val="Normal"/>
    <w:link w:val="EndNoteCategoryHeadingChar"/>
    <w:rsid w:val="009C0CDE"/>
    <w:pPr>
      <w:spacing w:before="120" w:after="120"/>
    </w:pPr>
  </w:style>
  <w:style w:type="character" w:customStyle="1" w:styleId="EndNoteCategoryHeadingChar">
    <w:name w:val="EndNote Category Heading Char"/>
    <w:basedOn w:val="DefaultParagraphFont"/>
    <w:link w:val="EndNoteCategoryHeading"/>
    <w:rsid w:val="009C0CDE"/>
  </w:style>
  <w:style w:type="paragraph" w:customStyle="1" w:styleId="EndNoteCategoryTitle">
    <w:name w:val="EndNote Category Title"/>
    <w:basedOn w:val="Normal"/>
    <w:link w:val="EndNoteCategoryTitleChar"/>
    <w:rsid w:val="009C0CDE"/>
    <w:pPr>
      <w:spacing w:before="120" w:after="120"/>
      <w:jc w:val="center"/>
    </w:pPr>
  </w:style>
  <w:style w:type="character" w:customStyle="1" w:styleId="EndNoteCategoryTitleChar">
    <w:name w:val="EndNote Category Title Char"/>
    <w:basedOn w:val="DefaultParagraphFont"/>
    <w:link w:val="EndNoteCategoryTitle"/>
    <w:rsid w:val="009C0CDE"/>
  </w:style>
  <w:style w:type="table" w:styleId="TableGrid">
    <w:name w:val="Table Grid"/>
    <w:basedOn w:val="TableNormal"/>
    <w:uiPriority w:val="59"/>
    <w:rsid w:val="008667B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9837202">
      <w:bodyDiv w:val="1"/>
      <w:marLeft w:val="0"/>
      <w:marRight w:val="0"/>
      <w:marTop w:val="0"/>
      <w:marBottom w:val="0"/>
      <w:divBdr>
        <w:top w:val="none" w:sz="0" w:space="0" w:color="auto"/>
        <w:left w:val="none" w:sz="0" w:space="0" w:color="auto"/>
        <w:bottom w:val="none" w:sz="0" w:space="0" w:color="auto"/>
        <w:right w:val="none" w:sz="0" w:space="0" w:color="auto"/>
      </w:divBdr>
    </w:div>
    <w:div w:id="114719951">
      <w:bodyDiv w:val="1"/>
      <w:marLeft w:val="0"/>
      <w:marRight w:val="0"/>
      <w:marTop w:val="0"/>
      <w:marBottom w:val="0"/>
      <w:divBdr>
        <w:top w:val="none" w:sz="0" w:space="0" w:color="auto"/>
        <w:left w:val="none" w:sz="0" w:space="0" w:color="auto"/>
        <w:bottom w:val="none" w:sz="0" w:space="0" w:color="auto"/>
        <w:right w:val="none" w:sz="0" w:space="0" w:color="auto"/>
      </w:divBdr>
    </w:div>
    <w:div w:id="123475686">
      <w:bodyDiv w:val="1"/>
      <w:marLeft w:val="0"/>
      <w:marRight w:val="0"/>
      <w:marTop w:val="0"/>
      <w:marBottom w:val="0"/>
      <w:divBdr>
        <w:top w:val="none" w:sz="0" w:space="0" w:color="auto"/>
        <w:left w:val="none" w:sz="0" w:space="0" w:color="auto"/>
        <w:bottom w:val="none" w:sz="0" w:space="0" w:color="auto"/>
        <w:right w:val="none" w:sz="0" w:space="0" w:color="auto"/>
      </w:divBdr>
    </w:div>
    <w:div w:id="143474280">
      <w:bodyDiv w:val="1"/>
      <w:marLeft w:val="0"/>
      <w:marRight w:val="0"/>
      <w:marTop w:val="0"/>
      <w:marBottom w:val="0"/>
      <w:divBdr>
        <w:top w:val="none" w:sz="0" w:space="0" w:color="auto"/>
        <w:left w:val="none" w:sz="0" w:space="0" w:color="auto"/>
        <w:bottom w:val="none" w:sz="0" w:space="0" w:color="auto"/>
        <w:right w:val="none" w:sz="0" w:space="0" w:color="auto"/>
      </w:divBdr>
    </w:div>
    <w:div w:id="230047541">
      <w:bodyDiv w:val="1"/>
      <w:marLeft w:val="0"/>
      <w:marRight w:val="0"/>
      <w:marTop w:val="0"/>
      <w:marBottom w:val="0"/>
      <w:divBdr>
        <w:top w:val="none" w:sz="0" w:space="0" w:color="auto"/>
        <w:left w:val="none" w:sz="0" w:space="0" w:color="auto"/>
        <w:bottom w:val="none" w:sz="0" w:space="0" w:color="auto"/>
        <w:right w:val="none" w:sz="0" w:space="0" w:color="auto"/>
      </w:divBdr>
    </w:div>
    <w:div w:id="269702392">
      <w:bodyDiv w:val="1"/>
      <w:marLeft w:val="0"/>
      <w:marRight w:val="0"/>
      <w:marTop w:val="0"/>
      <w:marBottom w:val="0"/>
      <w:divBdr>
        <w:top w:val="none" w:sz="0" w:space="0" w:color="auto"/>
        <w:left w:val="none" w:sz="0" w:space="0" w:color="auto"/>
        <w:bottom w:val="none" w:sz="0" w:space="0" w:color="auto"/>
        <w:right w:val="none" w:sz="0" w:space="0" w:color="auto"/>
      </w:divBdr>
    </w:div>
    <w:div w:id="437987742">
      <w:bodyDiv w:val="1"/>
      <w:marLeft w:val="0"/>
      <w:marRight w:val="0"/>
      <w:marTop w:val="0"/>
      <w:marBottom w:val="0"/>
      <w:divBdr>
        <w:top w:val="none" w:sz="0" w:space="0" w:color="auto"/>
        <w:left w:val="none" w:sz="0" w:space="0" w:color="auto"/>
        <w:bottom w:val="none" w:sz="0" w:space="0" w:color="auto"/>
        <w:right w:val="none" w:sz="0" w:space="0" w:color="auto"/>
      </w:divBdr>
    </w:div>
    <w:div w:id="451021418">
      <w:bodyDiv w:val="1"/>
      <w:marLeft w:val="0"/>
      <w:marRight w:val="0"/>
      <w:marTop w:val="0"/>
      <w:marBottom w:val="0"/>
      <w:divBdr>
        <w:top w:val="none" w:sz="0" w:space="0" w:color="auto"/>
        <w:left w:val="none" w:sz="0" w:space="0" w:color="auto"/>
        <w:bottom w:val="none" w:sz="0" w:space="0" w:color="auto"/>
        <w:right w:val="none" w:sz="0" w:space="0" w:color="auto"/>
      </w:divBdr>
    </w:div>
    <w:div w:id="509177751">
      <w:bodyDiv w:val="1"/>
      <w:marLeft w:val="0"/>
      <w:marRight w:val="0"/>
      <w:marTop w:val="0"/>
      <w:marBottom w:val="0"/>
      <w:divBdr>
        <w:top w:val="none" w:sz="0" w:space="0" w:color="auto"/>
        <w:left w:val="none" w:sz="0" w:space="0" w:color="auto"/>
        <w:bottom w:val="none" w:sz="0" w:space="0" w:color="auto"/>
        <w:right w:val="none" w:sz="0" w:space="0" w:color="auto"/>
      </w:divBdr>
    </w:div>
    <w:div w:id="542328553">
      <w:bodyDiv w:val="1"/>
      <w:marLeft w:val="0"/>
      <w:marRight w:val="0"/>
      <w:marTop w:val="0"/>
      <w:marBottom w:val="0"/>
      <w:divBdr>
        <w:top w:val="none" w:sz="0" w:space="0" w:color="auto"/>
        <w:left w:val="none" w:sz="0" w:space="0" w:color="auto"/>
        <w:bottom w:val="none" w:sz="0" w:space="0" w:color="auto"/>
        <w:right w:val="none" w:sz="0" w:space="0" w:color="auto"/>
      </w:divBdr>
    </w:div>
    <w:div w:id="651297429">
      <w:bodyDiv w:val="1"/>
      <w:marLeft w:val="0"/>
      <w:marRight w:val="0"/>
      <w:marTop w:val="0"/>
      <w:marBottom w:val="0"/>
      <w:divBdr>
        <w:top w:val="none" w:sz="0" w:space="0" w:color="auto"/>
        <w:left w:val="none" w:sz="0" w:space="0" w:color="auto"/>
        <w:bottom w:val="none" w:sz="0" w:space="0" w:color="auto"/>
        <w:right w:val="none" w:sz="0" w:space="0" w:color="auto"/>
      </w:divBdr>
    </w:div>
    <w:div w:id="675116277">
      <w:bodyDiv w:val="1"/>
      <w:marLeft w:val="0"/>
      <w:marRight w:val="0"/>
      <w:marTop w:val="0"/>
      <w:marBottom w:val="0"/>
      <w:divBdr>
        <w:top w:val="none" w:sz="0" w:space="0" w:color="auto"/>
        <w:left w:val="none" w:sz="0" w:space="0" w:color="auto"/>
        <w:bottom w:val="none" w:sz="0" w:space="0" w:color="auto"/>
        <w:right w:val="none" w:sz="0" w:space="0" w:color="auto"/>
      </w:divBdr>
    </w:div>
    <w:div w:id="740981122">
      <w:bodyDiv w:val="1"/>
      <w:marLeft w:val="0"/>
      <w:marRight w:val="0"/>
      <w:marTop w:val="0"/>
      <w:marBottom w:val="0"/>
      <w:divBdr>
        <w:top w:val="none" w:sz="0" w:space="0" w:color="auto"/>
        <w:left w:val="none" w:sz="0" w:space="0" w:color="auto"/>
        <w:bottom w:val="none" w:sz="0" w:space="0" w:color="auto"/>
        <w:right w:val="none" w:sz="0" w:space="0" w:color="auto"/>
      </w:divBdr>
    </w:div>
    <w:div w:id="778717271">
      <w:bodyDiv w:val="1"/>
      <w:marLeft w:val="0"/>
      <w:marRight w:val="0"/>
      <w:marTop w:val="0"/>
      <w:marBottom w:val="0"/>
      <w:divBdr>
        <w:top w:val="none" w:sz="0" w:space="0" w:color="auto"/>
        <w:left w:val="none" w:sz="0" w:space="0" w:color="auto"/>
        <w:bottom w:val="none" w:sz="0" w:space="0" w:color="auto"/>
        <w:right w:val="none" w:sz="0" w:space="0" w:color="auto"/>
      </w:divBdr>
    </w:div>
    <w:div w:id="786432162">
      <w:bodyDiv w:val="1"/>
      <w:marLeft w:val="0"/>
      <w:marRight w:val="0"/>
      <w:marTop w:val="0"/>
      <w:marBottom w:val="0"/>
      <w:divBdr>
        <w:top w:val="none" w:sz="0" w:space="0" w:color="auto"/>
        <w:left w:val="none" w:sz="0" w:space="0" w:color="auto"/>
        <w:bottom w:val="none" w:sz="0" w:space="0" w:color="auto"/>
        <w:right w:val="none" w:sz="0" w:space="0" w:color="auto"/>
      </w:divBdr>
    </w:div>
    <w:div w:id="791559818">
      <w:bodyDiv w:val="1"/>
      <w:marLeft w:val="0"/>
      <w:marRight w:val="0"/>
      <w:marTop w:val="0"/>
      <w:marBottom w:val="0"/>
      <w:divBdr>
        <w:top w:val="none" w:sz="0" w:space="0" w:color="auto"/>
        <w:left w:val="none" w:sz="0" w:space="0" w:color="auto"/>
        <w:bottom w:val="none" w:sz="0" w:space="0" w:color="auto"/>
        <w:right w:val="none" w:sz="0" w:space="0" w:color="auto"/>
      </w:divBdr>
    </w:div>
    <w:div w:id="816260604">
      <w:bodyDiv w:val="1"/>
      <w:marLeft w:val="0"/>
      <w:marRight w:val="0"/>
      <w:marTop w:val="0"/>
      <w:marBottom w:val="0"/>
      <w:divBdr>
        <w:top w:val="none" w:sz="0" w:space="0" w:color="auto"/>
        <w:left w:val="none" w:sz="0" w:space="0" w:color="auto"/>
        <w:bottom w:val="none" w:sz="0" w:space="0" w:color="auto"/>
        <w:right w:val="none" w:sz="0" w:space="0" w:color="auto"/>
      </w:divBdr>
    </w:div>
    <w:div w:id="856963620">
      <w:bodyDiv w:val="1"/>
      <w:marLeft w:val="0"/>
      <w:marRight w:val="0"/>
      <w:marTop w:val="0"/>
      <w:marBottom w:val="0"/>
      <w:divBdr>
        <w:top w:val="none" w:sz="0" w:space="0" w:color="auto"/>
        <w:left w:val="none" w:sz="0" w:space="0" w:color="auto"/>
        <w:bottom w:val="none" w:sz="0" w:space="0" w:color="auto"/>
        <w:right w:val="none" w:sz="0" w:space="0" w:color="auto"/>
      </w:divBdr>
    </w:div>
    <w:div w:id="950360830">
      <w:bodyDiv w:val="1"/>
      <w:marLeft w:val="0"/>
      <w:marRight w:val="0"/>
      <w:marTop w:val="0"/>
      <w:marBottom w:val="0"/>
      <w:divBdr>
        <w:top w:val="none" w:sz="0" w:space="0" w:color="auto"/>
        <w:left w:val="none" w:sz="0" w:space="0" w:color="auto"/>
        <w:bottom w:val="none" w:sz="0" w:space="0" w:color="auto"/>
        <w:right w:val="none" w:sz="0" w:space="0" w:color="auto"/>
      </w:divBdr>
    </w:div>
    <w:div w:id="1076437197">
      <w:bodyDiv w:val="1"/>
      <w:marLeft w:val="0"/>
      <w:marRight w:val="0"/>
      <w:marTop w:val="0"/>
      <w:marBottom w:val="0"/>
      <w:divBdr>
        <w:top w:val="none" w:sz="0" w:space="0" w:color="auto"/>
        <w:left w:val="none" w:sz="0" w:space="0" w:color="auto"/>
        <w:bottom w:val="none" w:sz="0" w:space="0" w:color="auto"/>
        <w:right w:val="none" w:sz="0" w:space="0" w:color="auto"/>
      </w:divBdr>
    </w:div>
    <w:div w:id="1260063206">
      <w:bodyDiv w:val="1"/>
      <w:marLeft w:val="0"/>
      <w:marRight w:val="0"/>
      <w:marTop w:val="0"/>
      <w:marBottom w:val="0"/>
      <w:divBdr>
        <w:top w:val="none" w:sz="0" w:space="0" w:color="auto"/>
        <w:left w:val="none" w:sz="0" w:space="0" w:color="auto"/>
        <w:bottom w:val="none" w:sz="0" w:space="0" w:color="auto"/>
        <w:right w:val="none" w:sz="0" w:space="0" w:color="auto"/>
      </w:divBdr>
    </w:div>
    <w:div w:id="1339163801">
      <w:bodyDiv w:val="1"/>
      <w:marLeft w:val="0"/>
      <w:marRight w:val="0"/>
      <w:marTop w:val="0"/>
      <w:marBottom w:val="0"/>
      <w:divBdr>
        <w:top w:val="none" w:sz="0" w:space="0" w:color="auto"/>
        <w:left w:val="none" w:sz="0" w:space="0" w:color="auto"/>
        <w:bottom w:val="none" w:sz="0" w:space="0" w:color="auto"/>
        <w:right w:val="none" w:sz="0" w:space="0" w:color="auto"/>
      </w:divBdr>
    </w:div>
    <w:div w:id="1517769259">
      <w:bodyDiv w:val="1"/>
      <w:marLeft w:val="0"/>
      <w:marRight w:val="0"/>
      <w:marTop w:val="0"/>
      <w:marBottom w:val="0"/>
      <w:divBdr>
        <w:top w:val="none" w:sz="0" w:space="0" w:color="auto"/>
        <w:left w:val="none" w:sz="0" w:space="0" w:color="auto"/>
        <w:bottom w:val="none" w:sz="0" w:space="0" w:color="auto"/>
        <w:right w:val="none" w:sz="0" w:space="0" w:color="auto"/>
      </w:divBdr>
    </w:div>
    <w:div w:id="1522431497">
      <w:bodyDiv w:val="1"/>
      <w:marLeft w:val="0"/>
      <w:marRight w:val="0"/>
      <w:marTop w:val="0"/>
      <w:marBottom w:val="0"/>
      <w:divBdr>
        <w:top w:val="none" w:sz="0" w:space="0" w:color="auto"/>
        <w:left w:val="none" w:sz="0" w:space="0" w:color="auto"/>
        <w:bottom w:val="none" w:sz="0" w:space="0" w:color="auto"/>
        <w:right w:val="none" w:sz="0" w:space="0" w:color="auto"/>
      </w:divBdr>
    </w:div>
    <w:div w:id="1693605058">
      <w:bodyDiv w:val="1"/>
      <w:marLeft w:val="0"/>
      <w:marRight w:val="0"/>
      <w:marTop w:val="0"/>
      <w:marBottom w:val="0"/>
      <w:divBdr>
        <w:top w:val="none" w:sz="0" w:space="0" w:color="auto"/>
        <w:left w:val="none" w:sz="0" w:space="0" w:color="auto"/>
        <w:bottom w:val="none" w:sz="0" w:space="0" w:color="auto"/>
        <w:right w:val="none" w:sz="0" w:space="0" w:color="auto"/>
      </w:divBdr>
    </w:div>
    <w:div w:id="1694914481">
      <w:bodyDiv w:val="1"/>
      <w:marLeft w:val="0"/>
      <w:marRight w:val="0"/>
      <w:marTop w:val="0"/>
      <w:marBottom w:val="0"/>
      <w:divBdr>
        <w:top w:val="none" w:sz="0" w:space="0" w:color="auto"/>
        <w:left w:val="none" w:sz="0" w:space="0" w:color="auto"/>
        <w:bottom w:val="none" w:sz="0" w:space="0" w:color="auto"/>
        <w:right w:val="none" w:sz="0" w:space="0" w:color="auto"/>
      </w:divBdr>
    </w:div>
    <w:div w:id="1737892582">
      <w:bodyDiv w:val="1"/>
      <w:marLeft w:val="0"/>
      <w:marRight w:val="0"/>
      <w:marTop w:val="0"/>
      <w:marBottom w:val="0"/>
      <w:divBdr>
        <w:top w:val="none" w:sz="0" w:space="0" w:color="auto"/>
        <w:left w:val="none" w:sz="0" w:space="0" w:color="auto"/>
        <w:bottom w:val="none" w:sz="0" w:space="0" w:color="auto"/>
        <w:right w:val="none" w:sz="0" w:space="0" w:color="auto"/>
      </w:divBdr>
    </w:div>
    <w:div w:id="1751082186">
      <w:bodyDiv w:val="1"/>
      <w:marLeft w:val="0"/>
      <w:marRight w:val="0"/>
      <w:marTop w:val="0"/>
      <w:marBottom w:val="0"/>
      <w:divBdr>
        <w:top w:val="none" w:sz="0" w:space="0" w:color="auto"/>
        <w:left w:val="none" w:sz="0" w:space="0" w:color="auto"/>
        <w:bottom w:val="none" w:sz="0" w:space="0" w:color="auto"/>
        <w:right w:val="none" w:sz="0" w:space="0" w:color="auto"/>
      </w:divBdr>
      <w:divsChild>
        <w:div w:id="1872835927">
          <w:marLeft w:val="590"/>
          <w:marRight w:val="0"/>
          <w:marTop w:val="71"/>
          <w:marBottom w:val="0"/>
          <w:divBdr>
            <w:top w:val="none" w:sz="0" w:space="0" w:color="auto"/>
            <w:left w:val="none" w:sz="0" w:space="0" w:color="auto"/>
            <w:bottom w:val="none" w:sz="0" w:space="0" w:color="auto"/>
            <w:right w:val="none" w:sz="0" w:space="0" w:color="auto"/>
          </w:divBdr>
        </w:div>
      </w:divsChild>
    </w:div>
    <w:div w:id="1756438710">
      <w:bodyDiv w:val="1"/>
      <w:marLeft w:val="0"/>
      <w:marRight w:val="0"/>
      <w:marTop w:val="0"/>
      <w:marBottom w:val="0"/>
      <w:divBdr>
        <w:top w:val="none" w:sz="0" w:space="0" w:color="auto"/>
        <w:left w:val="none" w:sz="0" w:space="0" w:color="auto"/>
        <w:bottom w:val="none" w:sz="0" w:space="0" w:color="auto"/>
        <w:right w:val="none" w:sz="0" w:space="0" w:color="auto"/>
      </w:divBdr>
    </w:div>
    <w:div w:id="1776094717">
      <w:bodyDiv w:val="1"/>
      <w:marLeft w:val="0"/>
      <w:marRight w:val="0"/>
      <w:marTop w:val="0"/>
      <w:marBottom w:val="0"/>
      <w:divBdr>
        <w:top w:val="none" w:sz="0" w:space="0" w:color="auto"/>
        <w:left w:val="none" w:sz="0" w:space="0" w:color="auto"/>
        <w:bottom w:val="none" w:sz="0" w:space="0" w:color="auto"/>
        <w:right w:val="none" w:sz="0" w:space="0" w:color="auto"/>
      </w:divBdr>
    </w:div>
    <w:div w:id="1838374177">
      <w:bodyDiv w:val="1"/>
      <w:marLeft w:val="0"/>
      <w:marRight w:val="0"/>
      <w:marTop w:val="0"/>
      <w:marBottom w:val="0"/>
      <w:divBdr>
        <w:top w:val="none" w:sz="0" w:space="0" w:color="auto"/>
        <w:left w:val="none" w:sz="0" w:space="0" w:color="auto"/>
        <w:bottom w:val="none" w:sz="0" w:space="0" w:color="auto"/>
        <w:right w:val="none" w:sz="0" w:space="0" w:color="auto"/>
      </w:divBdr>
    </w:div>
    <w:div w:id="2014336038">
      <w:bodyDiv w:val="1"/>
      <w:marLeft w:val="0"/>
      <w:marRight w:val="0"/>
      <w:marTop w:val="0"/>
      <w:marBottom w:val="0"/>
      <w:divBdr>
        <w:top w:val="none" w:sz="0" w:space="0" w:color="auto"/>
        <w:left w:val="none" w:sz="0" w:space="0" w:color="auto"/>
        <w:bottom w:val="none" w:sz="0" w:space="0" w:color="auto"/>
        <w:right w:val="none" w:sz="0" w:space="0" w:color="auto"/>
      </w:divBdr>
    </w:div>
    <w:div w:id="2092658235">
      <w:bodyDiv w:val="1"/>
      <w:marLeft w:val="0"/>
      <w:marRight w:val="0"/>
      <w:marTop w:val="0"/>
      <w:marBottom w:val="0"/>
      <w:divBdr>
        <w:top w:val="none" w:sz="0" w:space="0" w:color="auto"/>
        <w:left w:val="none" w:sz="0" w:space="0" w:color="auto"/>
        <w:bottom w:val="none" w:sz="0" w:space="0" w:color="auto"/>
        <w:right w:val="none" w:sz="0" w:space="0" w:color="auto"/>
      </w:divBdr>
      <w:divsChild>
        <w:div w:id="550650167">
          <w:marLeft w:val="590"/>
          <w:marRight w:val="0"/>
          <w:marTop w:val="71"/>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e.sokolova@cs.ru.n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14A6542-9EFF-43CC-8B69-A46B6C196D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9</Pages>
  <Words>8458</Words>
  <Characters>48215</Characters>
  <Application>Microsoft Office Word</Application>
  <DocSecurity>0</DocSecurity>
  <Lines>401</Lines>
  <Paragraphs>11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HP</Company>
  <LinksUpToDate>false</LinksUpToDate>
  <CharactersWithSpaces>565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ena</dc:creator>
  <cp:lastModifiedBy>elena</cp:lastModifiedBy>
  <cp:revision>3</cp:revision>
  <cp:lastPrinted>2014-02-04T12:44:00Z</cp:lastPrinted>
  <dcterms:created xsi:type="dcterms:W3CDTF">2014-11-28T11:12:00Z</dcterms:created>
  <dcterms:modified xsi:type="dcterms:W3CDTF">2014-12-01T11:16:00Z</dcterms:modified>
</cp:coreProperties>
</file>